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01FBA8" w14:textId="51B25BEB"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1E6CF7D0" w:rsidR="000C3254"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w:t>
      </w:r>
      <w:r w:rsidR="007E6884">
        <w:rPr>
          <w:rFonts w:ascii="Courier New" w:hAnsi="Courier New" w:cs="Courier New"/>
        </w:rPr>
        <w:t>8</w:t>
      </w:r>
    </w:p>
    <w:p w14:paraId="1F56FCE6" w14:textId="55B4C5C2" w:rsidR="007E6884" w:rsidRPr="002048FC" w:rsidRDefault="007E6884" w:rsidP="000C3254">
      <w:pPr>
        <w:jc w:val="center"/>
        <w:rPr>
          <w:rFonts w:ascii="Courier New" w:hAnsi="Courier New" w:cs="Courier New"/>
        </w:rPr>
      </w:pPr>
      <w:r>
        <w:rPr>
          <w:rFonts w:ascii="Courier New" w:hAnsi="Courier New" w:cs="Courier New"/>
        </w:rPr>
        <w:t>Beta Version: 2.69</w:t>
      </w:r>
    </w:p>
    <w:p w14:paraId="19B3C6F6" w14:textId="622E7201"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7E6884">
        <w:rPr>
          <w:rFonts w:ascii="Courier New" w:hAnsi="Courier New" w:cs="Courier New"/>
        </w:rPr>
        <w:t>4</w:t>
      </w:r>
      <w:r w:rsidRPr="002048FC">
        <w:rPr>
          <w:rFonts w:ascii="Courier New" w:hAnsi="Courier New" w:cs="Courier New"/>
        </w:rPr>
        <w:t>.</w:t>
      </w:r>
      <w:r w:rsidR="007E6884">
        <w:rPr>
          <w:rFonts w:ascii="Courier New" w:hAnsi="Courier New" w:cs="Courier New"/>
        </w:rPr>
        <w:t>14</w:t>
      </w:r>
      <w:r w:rsidR="009D0650" w:rsidRPr="002048FC">
        <w:rPr>
          <w:rFonts w:ascii="Courier New" w:hAnsi="Courier New" w:cs="Courier New"/>
        </w:rPr>
        <w:t>.</w:t>
      </w:r>
      <w:r w:rsidR="00431BBD">
        <w:rPr>
          <w:rFonts w:ascii="Courier New" w:hAnsi="Courier New" w:cs="Courier New"/>
        </w:rPr>
        <w:t>10</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2CD1E487"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w:t>
      </w:r>
      <w:r w:rsidR="00BF4B4F">
        <w:rPr>
          <w:rFonts w:ascii="Courier New" w:hAnsi="Courier New" w:cs="Courier New"/>
          <w:b/>
          <w:sz w:val="28"/>
          <w:szCs w:val="28"/>
        </w:rPr>
        <w:t>Casey C Day</w:t>
      </w:r>
      <w:r w:rsidR="00BF4B4F">
        <w:rPr>
          <w:rFonts w:ascii="Courier New" w:hAnsi="Courier New" w:cs="Courier New"/>
          <w:b/>
          <w:sz w:val="28"/>
          <w:szCs w:val="28"/>
          <w:vertAlign w:val="superscript"/>
        </w:rPr>
        <w:t>1</w:t>
      </w:r>
      <w:r w:rsidR="00BF4B4F">
        <w:rPr>
          <w:rFonts w:ascii="Courier New" w:hAnsi="Courier New" w:cs="Courier New"/>
          <w:b/>
          <w:sz w:val="28"/>
          <w:szCs w:val="28"/>
        </w:rPr>
        <w:t xml:space="preserve">, </w:t>
      </w:r>
      <w:r w:rsidR="000C3254" w:rsidRPr="002048FC">
        <w:rPr>
          <w:rFonts w:ascii="Courier New" w:hAnsi="Courier New" w:cs="Courier New"/>
          <w:b/>
          <w:sz w:val="28"/>
          <w:szCs w:val="28"/>
        </w:rPr>
        <w:t>Andrew Bearlin</w:t>
      </w:r>
      <w:r w:rsidR="000C3254" w:rsidRPr="002048FC">
        <w:rPr>
          <w:rFonts w:ascii="Courier New" w:hAnsi="Courier New" w:cs="Courier New"/>
          <w:b/>
          <w:sz w:val="28"/>
          <w:szCs w:val="28"/>
          <w:vertAlign w:val="superscript"/>
        </w:rPr>
        <w:t>2</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000000">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000000">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000000">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000000">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000000">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000000">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000000">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000000">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000000">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000000">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000000">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000000">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000000">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000000">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000000">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000000">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000000">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000000">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000000">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000000">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000000">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000000">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000000">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000000">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000000">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000000">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000000">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000000">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000000">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000000">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000000">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000000">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000000">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000000">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000000">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000000">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000000">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000000">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000000">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000000">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000000">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000000">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000000">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000000">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000000">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000000">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000000">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000000">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000000">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000000">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000000">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000000">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000000">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1F0150" w:rsidRDefault="00C5706F">
      <w:pPr>
        <w:rPr>
          <w:rFonts w:ascii="Courier New" w:eastAsiaTheme="majorEastAsia" w:hAnsi="Courier New" w:cs="Courier New"/>
          <w:b/>
          <w:sz w:val="32"/>
          <w:szCs w:val="32"/>
          <w:highlight w:val="lightGray"/>
        </w:rPr>
      </w:pPr>
      <w:r w:rsidRPr="001F0150">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0A6DC39"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Sex ratios can now include a third </w:t>
      </w:r>
      <w:r w:rsidR="00A67897">
        <w:rPr>
          <w:rFonts w:ascii="Courier New" w:hAnsi="Courier New" w:cs="Courier New"/>
        </w:rPr>
        <w:t xml:space="preserve">and fourth </w:t>
      </w:r>
      <w:r w:rsidRPr="002048FC">
        <w:rPr>
          <w:rFonts w:ascii="Courier New" w:hAnsi="Courier New" w:cs="Courier New"/>
        </w:rPr>
        <w:t xml:space="preserve">sex for trojan </w:t>
      </w:r>
      <w:r w:rsidR="00A67897">
        <w:rPr>
          <w:rFonts w:ascii="Courier New" w:hAnsi="Courier New" w:cs="Courier New"/>
        </w:rPr>
        <w:t>individuals</w:t>
      </w:r>
      <w:r w:rsidRPr="002048FC">
        <w:rPr>
          <w:rFonts w:ascii="Courier New" w:hAnsi="Courier New" w:cs="Courier New"/>
        </w:rPr>
        <w:t xml:space="preserve"> and sex chromosomes now specify the sex of each egg: Females (XX), males (XY)</w:t>
      </w:r>
      <w:r w:rsidR="00A67897">
        <w:rPr>
          <w:rFonts w:ascii="Courier New" w:hAnsi="Courier New" w:cs="Courier New"/>
        </w:rPr>
        <w:t>,</w:t>
      </w:r>
      <w:r w:rsidRPr="002048FC">
        <w:rPr>
          <w:rFonts w:ascii="Courier New" w:hAnsi="Courier New" w:cs="Courier New"/>
        </w:rPr>
        <w:t xml:space="preserve"> trojan males</w:t>
      </w:r>
      <w:r w:rsidR="00A67897">
        <w:rPr>
          <w:rFonts w:ascii="Courier New" w:hAnsi="Courier New" w:cs="Courier New"/>
        </w:rPr>
        <w:t xml:space="preserve"> (YY), and Trojan females (YY)</w:t>
      </w:r>
      <w:r w:rsidRPr="002048FC">
        <w:rPr>
          <w:rFonts w:ascii="Courier New" w:hAnsi="Courier New" w:cs="Courier New"/>
        </w:rPr>
        <w:t>.</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 xml:space="preserve">mtDNA option </w:t>
      </w:r>
      <w:r w:rsidRPr="002048FC">
        <w:rPr>
          <w:rFonts w:ascii="Courier New" w:hAnsi="Courier New" w:cs="Courier New"/>
        </w:rPr>
        <w:lastRenderedPageBreak/>
        <w:t>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w:t>
      </w:r>
      <w:r w:rsidRPr="002048FC">
        <w:rPr>
          <w:rFonts w:ascii="Courier New" w:hAnsi="Courier New" w:cs="Courier New"/>
        </w:rPr>
        <w:lastRenderedPageBreak/>
        <w:t xml:space="preserve">including user manual, FAQ, publications, ongoing research, developer 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3F7988">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3F7988">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3A37834B"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w:t>
      </w:r>
      <w:r w:rsidR="007D26B6">
        <w:rPr>
          <w:rFonts w:ascii="Courier New" w:hAnsi="Courier New" w:cs="Courier New"/>
        </w:rPr>
        <w:t xml:space="preserve">(mutually exclusive) </w:t>
      </w:r>
      <w:r w:rsidR="00984E1E" w:rsidRPr="002048FC">
        <w:rPr>
          <w:rFonts w:ascii="Courier New" w:hAnsi="Courier New" w:cs="Courier New"/>
        </w:rPr>
        <w:t>or multiplicative</w:t>
      </w:r>
      <w:r w:rsidR="007D26B6">
        <w:rPr>
          <w:rFonts w:ascii="Courier New" w:hAnsi="Courier New" w:cs="Courier New"/>
        </w:rPr>
        <w:t xml:space="preserve"> (survival rates multiplied)</w:t>
      </w:r>
      <w:r w:rsidR="00984E1E" w:rsidRPr="002048FC">
        <w:rPr>
          <w:rFonts w:ascii="Courier New" w:hAnsi="Courier New" w:cs="Courier New"/>
        </w:rPr>
        <w:t xml:space="preser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17D60BC6" w14:textId="21AE9EEE" w:rsidR="007D26B6"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w:t>
      </w:r>
      <w:r w:rsidR="00620D87">
        <w:rPr>
          <w:rFonts w:ascii="Courier New" w:hAnsi="Courier New" w:cs="Courier New"/>
        </w:rPr>
        <w:t xml:space="preserve"> </w:t>
      </w:r>
      <w:r w:rsidR="00EF7C81" w:rsidRPr="002048FC">
        <w:rPr>
          <w:rFonts w:ascii="Courier New" w:hAnsi="Courier New" w:cs="Courier New"/>
        </w:rPr>
        <w:t>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p>
    <w:p w14:paraId="387D4E49" w14:textId="4B614272" w:rsidR="007D26B6" w:rsidRDefault="007D26B6" w:rsidP="00456ABE">
      <w:pPr>
        <w:rPr>
          <w:rFonts w:ascii="Courier New" w:hAnsi="Courier New" w:cs="Courier New"/>
        </w:rPr>
      </w:pPr>
      <w:r>
        <w:rPr>
          <w:rFonts w:ascii="Courier New" w:hAnsi="Courier New" w:cs="Courier New"/>
        </w:rPr>
        <w:lastRenderedPageBreak/>
        <w:t xml:space="preserve">All mortality values must be a decimal from 0 to 1. Additive mortality is applied sequentially at the population- (eggs only), patch-, size-, and age-level, and </w:t>
      </w:r>
      <w:r w:rsidR="000D7792">
        <w:rPr>
          <w:rFonts w:ascii="Courier New" w:hAnsi="Courier New" w:cs="Courier New"/>
        </w:rPr>
        <w:t xml:space="preserve">the number of deaths </w:t>
      </w:r>
      <w:r>
        <w:rPr>
          <w:rFonts w:ascii="Courier New" w:hAnsi="Courier New" w:cs="Courier New"/>
        </w:rPr>
        <w:t>is calculated as follows for individuals (Equation 6) and eggs/embryos (Equation 7).</w:t>
      </w:r>
    </w:p>
    <w:p w14:paraId="222C2B5C" w14:textId="715F458F" w:rsidR="007D26B6" w:rsidRDefault="007D26B6" w:rsidP="00456ABE">
      <w:pPr>
        <w:rPr>
          <w:rFonts w:ascii="Courier New" w:hAnsi="Courier New" w:cs="Courier New"/>
        </w:rPr>
      </w:pPr>
      <w:r>
        <w:rPr>
          <w:rFonts w:ascii="Courier New" w:hAnsi="Courier New" w:cs="Courier New"/>
        </w:rPr>
        <w:t>N*Patch mortality + N’*Size mortality + N’’*Age mortality</w:t>
      </w:r>
      <w:r>
        <w:rPr>
          <w:rFonts w:ascii="Courier New" w:hAnsi="Courier New" w:cs="Courier New"/>
        </w:rPr>
        <w:tab/>
      </w:r>
      <w:r>
        <w:rPr>
          <w:rFonts w:ascii="Courier New" w:hAnsi="Courier New" w:cs="Courier New"/>
        </w:rPr>
        <w:tab/>
        <w:t>[6]</w:t>
      </w:r>
    </w:p>
    <w:p w14:paraId="2E90FDFF" w14:textId="64A0A317" w:rsidR="007D26B6" w:rsidRDefault="007D26B6" w:rsidP="00456ABE">
      <w:pPr>
        <w:rPr>
          <w:rFonts w:ascii="Courier New" w:hAnsi="Courier New" w:cs="Courier New"/>
        </w:rPr>
      </w:pPr>
      <w:r>
        <w:rPr>
          <w:rFonts w:ascii="Courier New" w:hAnsi="Courier New" w:cs="Courier New"/>
        </w:rPr>
        <w:t>N*Population mortality + N’*Patch mortality</w:t>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t>[7]</w:t>
      </w:r>
    </w:p>
    <w:p w14:paraId="3077B3E8" w14:textId="4931FF69" w:rsidR="007D26B6" w:rsidRDefault="009F3EAA" w:rsidP="00456ABE">
      <w:pPr>
        <w:rPr>
          <w:rFonts w:ascii="Courier New" w:hAnsi="Courier New" w:cs="Courier New"/>
        </w:rPr>
      </w:pPr>
      <w:r>
        <w:rPr>
          <w:rFonts w:ascii="Courier New" w:hAnsi="Courier New" w:cs="Courier New"/>
        </w:rPr>
        <w:t>w</w:t>
      </w:r>
      <w:r w:rsidR="007D26B6">
        <w:rPr>
          <w:rFonts w:ascii="Courier New" w:hAnsi="Courier New" w:cs="Courier New"/>
        </w:rPr>
        <w:t xml:space="preserve">here N represents the number of individuals, and N’ and N’’ represent the number of remaining individuals following </w:t>
      </w:r>
      <w:r w:rsidR="00CB07D9">
        <w:rPr>
          <w:rFonts w:ascii="Courier New" w:hAnsi="Courier New" w:cs="Courier New"/>
        </w:rPr>
        <w:t>the first and second</w:t>
      </w:r>
      <w:r w:rsidR="007D26B6">
        <w:rPr>
          <w:rFonts w:ascii="Courier New" w:hAnsi="Courier New" w:cs="Courier New"/>
        </w:rPr>
        <w:t xml:space="preserve"> mortality event</w:t>
      </w:r>
      <w:r w:rsidR="00CB07D9">
        <w:rPr>
          <w:rFonts w:ascii="Courier New" w:hAnsi="Courier New" w:cs="Courier New"/>
        </w:rPr>
        <w:t>s, respectively</w:t>
      </w:r>
      <w:r w:rsidR="007D26B6">
        <w:rPr>
          <w:rFonts w:ascii="Courier New" w:hAnsi="Courier New" w:cs="Courier New"/>
        </w:rPr>
        <w:t>.</w:t>
      </w:r>
    </w:p>
    <w:p w14:paraId="50A7D441" w14:textId="4F0CE73E" w:rsidR="007D26B6" w:rsidRDefault="009F3EAA" w:rsidP="00456ABE">
      <w:pPr>
        <w:rPr>
          <w:rFonts w:ascii="Courier New" w:hAnsi="Courier New" w:cs="Courier New"/>
        </w:rPr>
      </w:pPr>
      <w:r>
        <w:rPr>
          <w:rFonts w:ascii="Courier New" w:hAnsi="Courier New" w:cs="Courier New"/>
        </w:rPr>
        <w:t>M</w:t>
      </w:r>
      <w:r w:rsidR="007D26B6">
        <w:rPr>
          <w:rFonts w:ascii="Courier New" w:hAnsi="Courier New" w:cs="Courier New"/>
        </w:rPr>
        <w:t>ultiplicative (or mutually exclusive) mortality</w:t>
      </w:r>
      <w:r>
        <w:rPr>
          <w:rFonts w:ascii="Courier New" w:hAnsi="Courier New" w:cs="Courier New"/>
        </w:rPr>
        <w:t xml:space="preserve"> is calculated as 1 minus the product of all survival rates, and</w:t>
      </w:r>
      <w:r w:rsidR="007D26B6">
        <w:rPr>
          <w:rFonts w:ascii="Courier New" w:hAnsi="Courier New" w:cs="Courier New"/>
        </w:rPr>
        <w:t xml:space="preserve"> all sources are applied instantaneously for both individuals (Equation 8) and eggs/embryos (Equation 9)</w:t>
      </w:r>
      <w:r>
        <w:rPr>
          <w:rFonts w:ascii="Courier New" w:hAnsi="Courier New" w:cs="Courier New"/>
        </w:rPr>
        <w:t>:</w:t>
      </w:r>
    </w:p>
    <w:p w14:paraId="13786D54" w14:textId="2461F0B3" w:rsidR="007D26B6" w:rsidRDefault="007D26B6" w:rsidP="00456ABE">
      <w:pPr>
        <w:rPr>
          <w:rFonts w:ascii="Courier New" w:hAnsi="Courier New" w:cs="Courier New"/>
        </w:rPr>
      </w:pPr>
      <w:r>
        <w:rPr>
          <w:rFonts w:ascii="Courier New" w:hAnsi="Courier New" w:cs="Courier New"/>
        </w:rPr>
        <w:t>1 – [(1-Patch mortality)*(1-Size mortality)*(1-Age mortality)]</w:t>
      </w:r>
      <w:r>
        <w:rPr>
          <w:rFonts w:ascii="Courier New" w:hAnsi="Courier New" w:cs="Courier New"/>
        </w:rPr>
        <w:tab/>
        <w:t>[8]</w:t>
      </w:r>
    </w:p>
    <w:p w14:paraId="2248AB07" w14:textId="406C50FF" w:rsidR="007D26B6" w:rsidRDefault="007D26B6" w:rsidP="00456ABE">
      <w:pPr>
        <w:rPr>
          <w:rFonts w:ascii="Courier New" w:hAnsi="Courier New" w:cs="Courier New"/>
        </w:rPr>
      </w:pPr>
      <w:r>
        <w:rPr>
          <w:rFonts w:ascii="Courier New" w:hAnsi="Courier New" w:cs="Courier New"/>
        </w:rPr>
        <w:t>1 – [(1-Population mor</w:t>
      </w:r>
      <w:r w:rsidR="009F3EAA">
        <w:rPr>
          <w:rFonts w:ascii="Courier New" w:hAnsi="Courier New" w:cs="Courier New"/>
        </w:rPr>
        <w:t>t</w:t>
      </w:r>
      <w:r>
        <w:rPr>
          <w:rFonts w:ascii="Courier New" w:hAnsi="Courier New" w:cs="Courier New"/>
        </w:rPr>
        <w:t xml:space="preserve">ality) * (1-Patch mortality) </w:t>
      </w:r>
      <w:r>
        <w:rPr>
          <w:rFonts w:ascii="Courier New" w:hAnsi="Courier New" w:cs="Courier New"/>
        </w:rPr>
        <w:tab/>
      </w:r>
      <w:r>
        <w:rPr>
          <w:rFonts w:ascii="Courier New" w:hAnsi="Courier New" w:cs="Courier New"/>
        </w:rPr>
        <w:tab/>
      </w:r>
      <w:r>
        <w:rPr>
          <w:rFonts w:ascii="Courier New" w:hAnsi="Courier New" w:cs="Courier New"/>
        </w:rPr>
        <w:tab/>
        <w:t>[9]</w:t>
      </w:r>
    </w:p>
    <w:p w14:paraId="3C6328FD" w14:textId="1B0FA6F0" w:rsidR="000A63AC" w:rsidRPr="002048FC" w:rsidRDefault="00466FCB" w:rsidP="00456ABE">
      <w:pPr>
        <w:rPr>
          <w:rFonts w:ascii="Courier New" w:hAnsi="Courier New" w:cs="Courier New"/>
        </w:rPr>
      </w:pPr>
      <w:r>
        <w:rPr>
          <w:rFonts w:ascii="Courier New" w:hAnsi="Courier New" w:cs="Courier New"/>
        </w:rPr>
        <w:t>E</w:t>
      </w:r>
      <w:r w:rsidR="00456ABE" w:rsidRPr="002048FC">
        <w:rPr>
          <w:rFonts w:ascii="Courier New" w:hAnsi="Courier New" w:cs="Courier New"/>
        </w:rPr>
        <w:t>gg</w:t>
      </w:r>
      <w:r w:rsidR="007D26B6">
        <w:rPr>
          <w:rFonts w:ascii="Courier New" w:hAnsi="Courier New" w:cs="Courier New"/>
        </w:rPr>
        <w:t>/embryo</w:t>
      </w:r>
      <w:r w:rsidR="00456ABE" w:rsidRPr="002048FC">
        <w:rPr>
          <w:rFonts w:ascii="Courier New" w:hAnsi="Courier New" w:cs="Courier New"/>
        </w:rPr>
        <w:t xml:space="preserve"> mortality (applied to egg class or eggs at birth location)</w:t>
      </w:r>
      <w:r w:rsidR="00720B93"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43041358" w:rsidR="000A63AC" w:rsidRPr="002048FC" w:rsidRDefault="000A63AC" w:rsidP="00456ABE">
      <w:pPr>
        <w:rPr>
          <w:rFonts w:ascii="Courier New" w:hAnsi="Courier New" w:cs="Courier New"/>
        </w:rPr>
      </w:pP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Leslie 1945) is originally an exponential growth model, though we have implemented a Leslie model that has been modified for age-structured density-dependence (Miller and Ankley 2004):</w:t>
      </w:r>
    </w:p>
    <w:p w14:paraId="72601E61" w14:textId="5B21F0E8"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0E525B">
        <w:rPr>
          <w:rFonts w:ascii="Courier New" w:eastAsiaTheme="minorEastAsia" w:hAnsi="Courier New" w:cs="Courier New"/>
        </w:rPr>
        <w:t>10</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lastRenderedPageBreak/>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65D81C56"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1</w:t>
      </w:r>
      <w:r w:rsidR="002B58D8">
        <w:rPr>
          <w:rFonts w:ascii="Courier New" w:hAnsi="Courier New" w:cs="Courier New"/>
        </w:rPr>
        <w:t>]</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2B93E8F2"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2</w:t>
      </w:r>
      <w:r w:rsidR="002B58D8">
        <w:rPr>
          <w:rFonts w:ascii="Courier New" w:hAnsi="Courier New" w:cs="Courier New"/>
        </w:rPr>
        <w:t>]</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0FEE493F"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3</w:t>
      </w:r>
      <w:r w:rsidR="002B58D8">
        <w:rPr>
          <w:rFonts w:ascii="Courier New" w:hAnsi="Courier New" w:cs="Courier New"/>
        </w:rPr>
        <w:t>]</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2026CA36" w:rsidR="008035A0" w:rsidRPr="002048FC" w:rsidRDefault="008035A0" w:rsidP="008035A0">
      <w:pPr>
        <w:rPr>
          <w:rFonts w:ascii="Courier New" w:hAnsi="Courier New" w:cs="Courier New"/>
        </w:rPr>
      </w:pPr>
      <w:r w:rsidRPr="002048FC">
        <w:rPr>
          <w:rFonts w:ascii="Courier New" w:hAnsi="Courier New" w:cs="Courier New"/>
        </w:rPr>
        <w:lastRenderedPageBreak/>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w:t>
      </w:r>
      <w:r w:rsidR="000E525B">
        <w:rPr>
          <w:rFonts w:ascii="Courier New" w:hAnsi="Courier New" w:cs="Courier New"/>
        </w:rPr>
        <w:t>4</w:t>
      </w:r>
      <w:r w:rsidR="002B58D8">
        <w:rPr>
          <w:rFonts w:ascii="Courier New" w:hAnsi="Courier New" w:cs="Courier New"/>
        </w:rPr>
        <w:t>]</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FEF1C8A"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w:t>
      </w:r>
      <w:r w:rsidR="000E525B">
        <w:rPr>
          <w:rFonts w:ascii="Courier New" w:hAnsi="Courier New" w:cs="Courier New"/>
        </w:rPr>
        <w:t>5</w:t>
      </w:r>
      <w:r w:rsidR="00772FFC">
        <w:rPr>
          <w:rFonts w:ascii="Courier New" w:hAnsi="Courier New" w:cs="Courier New"/>
        </w:rPr>
        <w:t>]</w:t>
      </w:r>
    </w:p>
    <w:p w14:paraId="62F02CB5" w14:textId="72F51D6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w:t>
      </w:r>
      <w:r w:rsidR="0039426E">
        <w:rPr>
          <w:rFonts w:ascii="Courier New" w:hAnsi="Courier New" w:cs="Courier New"/>
        </w:rPr>
        <w:t>4</w:t>
      </w:r>
      <w:r w:rsidR="00B600C2" w:rsidRPr="002048FC">
        <w:rPr>
          <w:rFonts w:ascii="Courier New" w:hAnsi="Courier New" w:cs="Courier New"/>
        </w:rPr>
        <w:t>).</w:t>
      </w:r>
    </w:p>
    <w:p w14:paraId="32F00601" w14:textId="6AC577D0"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6</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E272E43"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7</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5CE2B76E"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quation 1</w:t>
      </w:r>
      <w:r w:rsidR="0039426E">
        <w:rPr>
          <w:rFonts w:ascii="Courier New" w:hAnsi="Courier New" w:cs="Courier New"/>
        </w:rPr>
        <w:t>4</w:t>
      </w:r>
      <w:r w:rsidRPr="002048FC">
        <w:rPr>
          <w:rFonts w:ascii="Courier New" w:hAnsi="Courier New" w:cs="Courier New"/>
        </w:rPr>
        <w:t xml:space="preserve">,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w:t>
      </w:r>
      <w:r w:rsidR="00A55587" w:rsidRPr="002048FC">
        <w:rPr>
          <w:rFonts w:ascii="Courier New" w:hAnsi="Courier New" w:cs="Courier New"/>
        </w:rPr>
        <w:lastRenderedPageBreak/>
        <w:t>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18651574"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0E525B">
        <w:rPr>
          <w:rFonts w:ascii="Courier New" w:hAnsi="Courier New" w:cs="Courier New"/>
          <w:iCs/>
        </w:rPr>
        <w:t>8</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here are a few additional population level 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lastRenderedPageBreak/>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29E11F60"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w:t>
      </w:r>
      <w:r w:rsidR="0039426E">
        <w:rPr>
          <w:rFonts w:ascii="Courier New" w:hAnsi="Courier New" w:cs="Courier New"/>
        </w:rPr>
        <w:t>9</w:t>
      </w:r>
      <w:r w:rsidR="00350502">
        <w:rPr>
          <w:rFonts w:ascii="Courier New" w:hAnsi="Courier New" w:cs="Courier New"/>
        </w:rPr>
        <w:t>]</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w:t>
      </w:r>
      <w:r w:rsidR="000E525B">
        <w:rPr>
          <w:rFonts w:ascii="Courier New" w:hAnsi="Courier New" w:cs="Courier New"/>
        </w:rPr>
        <w:t>9</w:t>
      </w:r>
      <w:r w:rsidR="00350502">
        <w:rPr>
          <w:rFonts w:ascii="Courier New" w:hAnsi="Courier New" w:cs="Courier New"/>
        </w:rPr>
        <w:t>-</w:t>
      </w:r>
      <w:r w:rsidR="000E525B">
        <w:rPr>
          <w:rFonts w:ascii="Courier New" w:hAnsi="Courier New" w:cs="Courier New"/>
        </w:rPr>
        <w:t>22</w:t>
      </w:r>
      <w:r w:rsidR="00350502">
        <w:rPr>
          <w:rFonts w:ascii="Courier New" w:hAnsi="Courier New" w:cs="Courier New"/>
        </w:rPr>
        <w:t>]</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5E9BA23E"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0E525B">
        <w:rPr>
          <w:rFonts w:ascii="Courier New" w:hAnsi="Courier New" w:cs="Courier New"/>
        </w:rPr>
        <w:t>9</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parameters in Eqn. 12, (2) the temperature-growth response curve, and (3) the length of the intra-time unit (e.g., ‘season’) during which individuals are exposed to different temperatures at patches (i.e., grow days). In example models presented here, literature-derived </w:t>
      </w:r>
      <w:r w:rsidR="00CA1EE4" w:rsidRPr="002048FC">
        <w:rPr>
          <w:rFonts w:ascii="Courier New" w:hAnsi="Courier New" w:cs="Courier New"/>
        </w:rPr>
        <w:lastRenderedPageBreak/>
        <w:t>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007624B3"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0</w:t>
      </w:r>
      <w:r w:rsidR="002B58D8">
        <w:rPr>
          <w:rFonts w:ascii="Courier New" w:hAnsi="Courier New" w:cs="Courier New"/>
        </w:rPr>
        <w:t>]</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48B8CCE6"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w:t>
      </w:r>
      <w:r w:rsidR="00D70DC7" w:rsidRPr="002048FC">
        <w:rPr>
          <w:rFonts w:ascii="Courier New" w:hAnsi="Courier New" w:cs="Courier New"/>
        </w:rPr>
        <w:t>1</w:t>
      </w:r>
      <w:r w:rsidR="002B58D8">
        <w:rPr>
          <w:rFonts w:ascii="Courier New" w:hAnsi="Courier New" w:cs="Courier New"/>
        </w:rPr>
        <w:t>]</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5DC40EE7"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2</w:t>
      </w:r>
      <w:r w:rsidR="002B58D8">
        <w:rPr>
          <w:rFonts w:ascii="Courier New" w:hAnsi="Courier New" w:cs="Courier New"/>
        </w:rPr>
        <w:t>]</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649AD693"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39426E">
        <w:rPr>
          <w:rFonts w:ascii="Courier New" w:hAnsi="Courier New" w:cs="Courier New"/>
        </w:rPr>
        <w:t>21</w:t>
      </w:r>
      <w:r w:rsidR="00350502">
        <w:rPr>
          <w:rFonts w:ascii="Courier New" w:hAnsi="Courier New" w:cs="Courier New"/>
        </w:rPr>
        <w:t>]</w:t>
      </w:r>
      <w:r w:rsidR="00F9181E" w:rsidRPr="002048FC">
        <w:rPr>
          <w:rFonts w:ascii="Courier New" w:hAnsi="Courier New" w:cs="Courier New"/>
        </w:rPr>
        <w:t xml:space="preserve"> is modified by</w:t>
      </w:r>
    </w:p>
    <w:p w14:paraId="6ECBA6EC" w14:textId="3E3DDC98"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000E525B">
        <w:rPr>
          <w:rFonts w:ascii="Courier New" w:hAnsi="Courier New" w:cs="Courier New"/>
        </w:rPr>
        <w:t>23</w:t>
      </w:r>
      <w:r w:rsidR="00E84D3A">
        <w:rPr>
          <w:rFonts w:ascii="Courier New" w:hAnsi="Courier New" w:cs="Courier New"/>
        </w:rPr>
        <w:t>]</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6CB6A335"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4</w:t>
      </w:r>
      <w:r w:rsidR="00E84D3A">
        <w:rPr>
          <w:rFonts w:ascii="Courier New" w:hAnsi="Courier New" w:cs="Courier New"/>
        </w:rPr>
        <w:t>]</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3E9E1E8C"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w:t>
      </w:r>
      <w:r w:rsidR="00D911CA">
        <w:rPr>
          <w:rFonts w:ascii="Courier New" w:hAnsi="Courier New" w:cs="Courier New"/>
        </w:rPr>
        <w:t>2.6</w:t>
      </w:r>
      <w:r w:rsidR="0012016E" w:rsidRPr="002048FC">
        <w:rPr>
          <w:rFonts w:ascii="Courier New" w:hAnsi="Courier New" w:cs="Courier New"/>
        </w:rPr>
        <w:t xml:space="preserve">, </w:t>
      </w:r>
      <w:r w:rsidR="00D911CA">
        <w:rPr>
          <w:rFonts w:ascii="Courier New" w:hAnsi="Courier New" w:cs="Courier New"/>
        </w:rPr>
        <w:t>four</w:t>
      </w:r>
      <w:r w:rsidR="0012016E" w:rsidRPr="002048FC">
        <w:rPr>
          <w:rFonts w:ascii="Courier New" w:hAnsi="Courier New" w:cs="Courier New"/>
        </w:rPr>
        <w:t xml:space="preserv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male</w:t>
      </w:r>
      <w:r w:rsidR="00D911CA">
        <w:rPr>
          <w:rFonts w:ascii="Courier New" w:hAnsi="Courier New" w:cs="Courier New"/>
        </w:rPr>
        <w:t xml:space="preserve">, </w:t>
      </w:r>
      <w:r w:rsidR="009D3281" w:rsidRPr="002048FC">
        <w:rPr>
          <w:rFonts w:ascii="Courier New" w:hAnsi="Courier New" w:cs="Courier New"/>
        </w:rPr>
        <w:t>YY</w:t>
      </w:r>
      <w:r w:rsidR="0012016E" w:rsidRPr="002048FC">
        <w:rPr>
          <w:rFonts w:ascii="Courier New" w:hAnsi="Courier New" w:cs="Courier New"/>
        </w:rPr>
        <w:t xml:space="preserve"> male</w:t>
      </w:r>
      <w:r w:rsidR="00D911CA">
        <w:rPr>
          <w:rFonts w:ascii="Courier New" w:hAnsi="Courier New" w:cs="Courier New"/>
        </w:rPr>
        <w:t>, and YY female</w:t>
      </w:r>
      <w:r w:rsidR="0012016E" w:rsidRPr="002048FC">
        <w:rPr>
          <w:rFonts w:ascii="Courier New" w:hAnsi="Courier New" w:cs="Courier New"/>
        </w:rPr>
        <w:t>.</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5B3FEDA1"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5</w:t>
      </w:r>
      <w:r w:rsidR="00E84D3A">
        <w:rPr>
          <w:rFonts w:ascii="Courier New" w:hAnsi="Courier New" w:cs="Courier New"/>
          <w:iCs/>
        </w:rPr>
        <w:t>]</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226345EF"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6</w:t>
      </w:r>
      <w:r w:rsidR="00E84D3A">
        <w:rPr>
          <w:rFonts w:ascii="Courier New" w:hAnsi="Courier New" w:cs="Courier New"/>
        </w:rPr>
        <w:t>]</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316517D3"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w:t>
      </w:r>
      <w:r w:rsidRPr="002048FC">
        <w:rPr>
          <w:rFonts w:ascii="Courier New" w:hAnsi="Courier New" w:cs="Courier New"/>
        </w:rPr>
        <w:t>super</w:t>
      </w:r>
      <w:r w:rsidR="0012016E" w:rsidRPr="002048FC">
        <w:rPr>
          <w:rFonts w:ascii="Courier New" w:hAnsi="Courier New" w:cs="Courier New"/>
        </w:rPr>
        <w:t>male (YY)</w:t>
      </w:r>
      <w:r w:rsidR="00D911CA">
        <w:rPr>
          <w:rFonts w:ascii="Courier New" w:hAnsi="Courier New" w:cs="Courier New"/>
        </w:rPr>
        <w:t>, or superfemale (YY)</w:t>
      </w:r>
      <w:r w:rsidR="0012016E" w:rsidRPr="002048FC">
        <w:rPr>
          <w:rFonts w:ascii="Courier New" w:hAnsi="Courier New" w:cs="Courier New"/>
        </w:rPr>
        <w:t xml:space="preserve">.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617E7B48"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w:t>
      </w:r>
      <w:r w:rsidR="00D911CA">
        <w:rPr>
          <w:rFonts w:ascii="Courier New" w:hAnsi="Courier New" w:cs="Courier New"/>
        </w:rPr>
        <w:t>, XY,</w:t>
      </w:r>
      <w:r w:rsidR="00560B3F" w:rsidRPr="002048FC">
        <w:rPr>
          <w:rFonts w:ascii="Courier New" w:hAnsi="Courier New" w:cs="Courier New"/>
        </w:rPr>
        <w:t xml:space="preserve"> or </w:t>
      </w:r>
      <w:r w:rsidR="00D911CA">
        <w:rPr>
          <w:rFonts w:ascii="Courier New" w:hAnsi="Courier New" w:cs="Courier New"/>
        </w:rPr>
        <w:t>Y</w:t>
      </w:r>
      <w:r w:rsidR="00560B3F" w:rsidRPr="002048FC">
        <w:rPr>
          <w:rFonts w:ascii="Courier New" w:hAnsi="Courier New" w:cs="Courier New"/>
        </w:rPr>
        <w:t>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78572CEC"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7</w:t>
      </w:r>
      <w:r w:rsidR="00E84D3A">
        <w:rPr>
          <w:rFonts w:ascii="Courier New" w:hAnsi="Courier New" w:cs="Courier New"/>
          <w:iCs/>
        </w:rPr>
        <w:t>]</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1C0E913"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8</w:t>
      </w:r>
      <w:r w:rsidR="00E84D3A">
        <w:rPr>
          <w:rFonts w:ascii="Courier New" w:hAnsi="Courier New" w:cs="Courier New"/>
        </w:rPr>
        <w:t>]</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000000" w:rsidP="00F66E28">
      <w:pPr>
        <w:rPr>
          <w:rFonts w:ascii="Courier New" w:hAnsi="Courier New" w:cs="Courier New"/>
        </w:rPr>
      </w:pPr>
      <w:hyperlink r:id="rId13"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4"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5"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6"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0F02313A" w:rsidR="00F66E28" w:rsidRPr="002048FC" w:rsidRDefault="00855F67" w:rsidP="00F66E28">
      <w:pPr>
        <w:pStyle w:val="PlainText"/>
        <w:jc w:val="center"/>
        <w:rPr>
          <w:sz w:val="22"/>
          <w:szCs w:val="22"/>
        </w:rPr>
      </w:pPr>
      <w:r>
        <w:rPr>
          <w:noProof/>
        </w:rPr>
        <mc:AlternateContent>
          <mc:Choice Requires="wps">
            <w:drawing>
              <wp:anchor distT="45720" distB="45720" distL="114300" distR="114300" simplePos="0" relativeHeight="251673600" behindDoc="0" locked="0" layoutInCell="1" allowOverlap="1" wp14:anchorId="413BA906" wp14:editId="5A73293F">
                <wp:simplePos x="0" y="0"/>
                <wp:positionH relativeFrom="column">
                  <wp:posOffset>4182110</wp:posOffset>
                </wp:positionH>
                <wp:positionV relativeFrom="paragraph">
                  <wp:posOffset>673100</wp:posOffset>
                </wp:positionV>
                <wp:extent cx="287020" cy="233680"/>
                <wp:effectExtent l="0" t="0" r="0" b="0"/>
                <wp:wrapNone/>
                <wp:docPr id="8797136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BA906" id="_x0000_t202" coordsize="21600,21600" o:spt="202" path="m,l,21600r21600,l21600,xe">
                <v:stroke joinstyle="miter"/>
                <v:path gradientshapeok="t" o:connecttype="rect"/>
              </v:shapetype>
              <v:shape id="Text Box 9"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FBEQIAAP8D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ECI18V1M/EGMKoSPpBdGgBf3HWkxpL7n/uBSrOzEdLrN/O5vMo32TMFzeRJrz0VJce&#10;YSVBlTxwNh43IUk+8mDhnqbT6MTXuZJjraSyROPxR0QZX9op6vxv178B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Ap&#10;kSFB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008BCAAB" wp14:editId="325EFB69">
                <wp:simplePos x="0" y="0"/>
                <wp:positionH relativeFrom="column">
                  <wp:posOffset>2987675</wp:posOffset>
                </wp:positionH>
                <wp:positionV relativeFrom="paragraph">
                  <wp:posOffset>598805</wp:posOffset>
                </wp:positionV>
                <wp:extent cx="287020" cy="233680"/>
                <wp:effectExtent l="0" t="0" r="0" b="0"/>
                <wp:wrapNone/>
                <wp:docPr id="533776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CAAB" id="Text Box 8" o:sp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aRIADh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Pr>
          <w:noProof/>
        </w:rPr>
        <mc:AlternateContent>
          <mc:Choice Requires="wps">
            <w:drawing>
              <wp:anchor distT="45720" distB="45720" distL="114300" distR="114300" simplePos="0" relativeHeight="251669504" behindDoc="0" locked="0" layoutInCell="1" allowOverlap="1" wp14:anchorId="0DE9E377" wp14:editId="16E4F272">
                <wp:simplePos x="0" y="0"/>
                <wp:positionH relativeFrom="column">
                  <wp:posOffset>2661920</wp:posOffset>
                </wp:positionH>
                <wp:positionV relativeFrom="paragraph">
                  <wp:posOffset>1566545</wp:posOffset>
                </wp:positionV>
                <wp:extent cx="287020" cy="233680"/>
                <wp:effectExtent l="0" t="0" r="0" b="0"/>
                <wp:wrapNone/>
                <wp:docPr id="10814224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9E377" id="Text Box 7" o:sp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LP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mrqLbyNtFdTPRBzCKEz6SHRoAX9x1pMoS+5/7gUqzsxHS+TfzubzqOJkzBc3kS28&#10;9FSXHmElQZU8cDYeNyEpP9Jh4Z6G1OhE27mSY8kktsTm8WNENV/aKer8fde/AQ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BezMLP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3374679" wp14:editId="2EC819FA">
                <wp:simplePos x="0" y="0"/>
                <wp:positionH relativeFrom="column">
                  <wp:posOffset>3575685</wp:posOffset>
                </wp:positionH>
                <wp:positionV relativeFrom="paragraph">
                  <wp:posOffset>2406650</wp:posOffset>
                </wp:positionV>
                <wp:extent cx="287020" cy="233680"/>
                <wp:effectExtent l="0" t="0" r="0" b="0"/>
                <wp:wrapNone/>
                <wp:docPr id="7100357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74679" id="Text Box 6" o:sp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" stroked="f">
                <v:textbox>
                  <w:txbxContent>
                    <w:p w14:paraId="1353CB05" w14:textId="006D8237" w:rsidR="006C3F61" w:rsidRPr="00957EF2" w:rsidRDefault="006C3F61" w:rsidP="00957EF2">
                      <w:pPr>
                        <w:rPr>
                          <w:b/>
                        </w:rPr>
                      </w:pPr>
                      <w:r>
                        <w:rPr>
                          <w:b/>
                        </w:rPr>
                        <w:t>1</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4824E7EA" wp14:editId="74EF6355">
                <wp:simplePos x="0" y="0"/>
                <wp:positionH relativeFrom="column">
                  <wp:posOffset>3168650</wp:posOffset>
                </wp:positionH>
                <wp:positionV relativeFrom="paragraph">
                  <wp:posOffset>2905760</wp:posOffset>
                </wp:positionV>
                <wp:extent cx="287020" cy="233680"/>
                <wp:effectExtent l="0" t="0" r="0" b="0"/>
                <wp:wrapNone/>
                <wp:docPr id="463905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7EA" id="Text Box 5" o:sp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aX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" stroked="f">
                <v:textbox>
                  <w:txbxContent>
                    <w:p w14:paraId="4994F01A" w14:textId="58666644" w:rsidR="006C3F61" w:rsidRPr="00957EF2" w:rsidRDefault="006C3F61" w:rsidP="00957EF2">
                      <w:pPr>
                        <w:rPr>
                          <w:b/>
                        </w:rPr>
                      </w:pPr>
                      <w:r>
                        <w:rPr>
                          <w:b/>
                        </w:rPr>
                        <w:t>2</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223EFEDA" wp14:editId="4CB1C2AE">
                <wp:simplePos x="0" y="0"/>
                <wp:positionH relativeFrom="column">
                  <wp:posOffset>2498725</wp:posOffset>
                </wp:positionH>
                <wp:positionV relativeFrom="paragraph">
                  <wp:posOffset>2753360</wp:posOffset>
                </wp:positionV>
                <wp:extent cx="287020" cy="233680"/>
                <wp:effectExtent l="0" t="0" r="0" b="0"/>
                <wp:wrapNone/>
                <wp:docPr id="4865681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EFEDA" id="Text Box 4" o:sp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hh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" stroked="f">
                <v:textbox>
                  <w:txbxContent>
                    <w:p w14:paraId="4B052827" w14:textId="4703DB56" w:rsidR="006C3F61" w:rsidRPr="00957EF2" w:rsidRDefault="006C3F61" w:rsidP="00957EF2">
                      <w:pPr>
                        <w:rPr>
                          <w:b/>
                        </w:rPr>
                      </w:pPr>
                      <w:r>
                        <w:rPr>
                          <w:b/>
                        </w:rPr>
                        <w:t>3</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1F41D1E" wp14:editId="220AB294">
                <wp:simplePos x="0" y="0"/>
                <wp:positionH relativeFrom="column">
                  <wp:posOffset>1722755</wp:posOffset>
                </wp:positionH>
                <wp:positionV relativeFrom="paragraph">
                  <wp:posOffset>2615565</wp:posOffset>
                </wp:positionV>
                <wp:extent cx="265430" cy="287020"/>
                <wp:effectExtent l="0" t="0" r="0" b="0"/>
                <wp:wrapNone/>
                <wp:docPr id="7722628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87020"/>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1D1E" id="Text Box 3" o:sp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jzEgIAAPw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7"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5A09F22F" w:rsidR="00F66E28" w:rsidRPr="002048FC" w:rsidRDefault="00855F67" w:rsidP="00F66E28">
      <w:pPr>
        <w:pStyle w:val="PlainText"/>
        <w:tabs>
          <w:tab w:val="left" w:pos="720"/>
        </w:tabs>
        <w:ind w:left="1080"/>
        <w:rPr>
          <w:sz w:val="22"/>
          <w:szCs w:val="22"/>
        </w:rPr>
      </w:pPr>
      <w:r>
        <w:rPr>
          <w:noProof/>
        </w:rPr>
        <mc:AlternateContent>
          <mc:Choice Requires="wps">
            <w:drawing>
              <wp:anchor distT="45720" distB="45720" distL="114300" distR="114300" simplePos="0" relativeHeight="251675648" behindDoc="0" locked="0" layoutInCell="1" allowOverlap="1" wp14:anchorId="13950EC1" wp14:editId="4150F669">
                <wp:simplePos x="0" y="0"/>
                <wp:positionH relativeFrom="column">
                  <wp:posOffset>56515</wp:posOffset>
                </wp:positionH>
                <wp:positionV relativeFrom="paragraph">
                  <wp:posOffset>276225</wp:posOffset>
                </wp:positionV>
                <wp:extent cx="5762625" cy="532130"/>
                <wp:effectExtent l="0" t="0" r="0" b="0"/>
                <wp:wrapSquare wrapText="bothSides"/>
                <wp:docPr id="1645294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3213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950EC1" id="Text Box 2" o:spid="_x0000_s1033" type="#_x0000_t202" style="position:absolute;left:0;text-align:left;margin-left:4.45pt;margin-top:21.75pt;width:453.75pt;height:41.9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5F20827" w:rsidR="00FE6667"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w:t>
      </w:r>
      <w:r w:rsidR="00335F28">
        <w:rPr>
          <w:rFonts w:ascii="Courier New" w:hAnsi="Courier New" w:cs="Courier New"/>
        </w:rPr>
        <w:t xml:space="preserve"> </w:t>
      </w:r>
    </w:p>
    <w:p w14:paraId="612FBE0C" w14:textId="7F9AB230" w:rsidR="00335F28" w:rsidRDefault="00335F28" w:rsidP="00F66E28">
      <w:pPr>
        <w:rPr>
          <w:rFonts w:ascii="Courier New" w:hAnsi="Courier New" w:cs="Courier New"/>
        </w:rPr>
      </w:pPr>
    </w:p>
    <w:p w14:paraId="6CB2E7DA" w14:textId="52EC110A" w:rsidR="00335F28" w:rsidRDefault="00335F28" w:rsidP="00F66E28">
      <w:pPr>
        <w:rPr>
          <w:rFonts w:ascii="Courier New" w:hAnsi="Courier New" w:cs="Courier New"/>
        </w:rPr>
      </w:pPr>
      <w:r w:rsidRPr="00910009">
        <w:rPr>
          <w:rFonts w:ascii="Courier New" w:hAnsi="Courier New" w:cs="Courier New"/>
          <w:b/>
          <w:bCs/>
        </w:rPr>
        <w:t>**</w:t>
      </w:r>
      <w:r>
        <w:rPr>
          <w:rFonts w:ascii="Courier New" w:hAnsi="Courier New" w:cs="Courier New"/>
        </w:rPr>
        <w:t>Parameters available for delineation by sex (~ delimiter) include default maturation age/size (mature_default), movement parameters in the Popvars.csv file, maturation equation parameters in the Popvars.csv file, size/age mortality in the Classvars.csv file, migration, straying, and dispersal, and capture probability in the Classvars.csv file</w:t>
      </w:r>
      <w:r w:rsidR="00E564E7">
        <w:rPr>
          <w:rFonts w:ascii="Courier New" w:hAnsi="Courier New" w:cs="Courier New"/>
        </w:rPr>
        <w:t>.</w:t>
      </w:r>
    </w:p>
    <w:p w14:paraId="6135F96C" w14:textId="6E1E8EAA" w:rsidR="00910009" w:rsidRPr="00910009" w:rsidRDefault="00910009" w:rsidP="00F66E28">
      <w:pPr>
        <w:rPr>
          <w:rFonts w:ascii="Courier New" w:hAnsi="Courier New" w:cs="Courier New"/>
        </w:rPr>
      </w:pPr>
      <w:r w:rsidRPr="003A05A3">
        <w:rPr>
          <w:rFonts w:ascii="Courier New" w:hAnsi="Courier New" w:cs="Courier New"/>
          <w:b/>
          <w:bCs/>
        </w:rPr>
        <w:t>†</w:t>
      </w:r>
      <w:r>
        <w:rPr>
          <w:rFonts w:ascii="Courier New" w:hAnsi="Courier New" w:cs="Courier New"/>
        </w:rPr>
        <w:t>Indicates a parameter that can vary over time using pipe delimiter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 xml:space="preserve">popvars/PopVarsS2.csv’ – Standard population </w:t>
            </w:r>
            <w:r w:rsidRPr="002048FC">
              <w:rPr>
                <w:rFonts w:ascii="Courier New" w:hAnsi="Courier New" w:cs="Courier New"/>
              </w:rPr>
              <w:lastRenderedPageBreak/>
              <w:t>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w:t>
            </w:r>
            <w:r w:rsidRPr="002048FC">
              <w:rPr>
                <w:rFonts w:ascii="Courier New" w:hAnsi="Courier New" w:cs="Courier New"/>
              </w:rPr>
              <w:lastRenderedPageBreak/>
              <w:t>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lastRenderedPageBreak/>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t>Simulation run time [generation or year]. File output indexed from 0 – (runtime-1). For example ind0.csv, 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 xml:space="preserve">You can specify multiple years by separating each generation by ‘|’.  Then in the following surface </w:t>
            </w:r>
            <w:r w:rsidRPr="002048FC">
              <w:rPr>
                <w:rFonts w:ascii="Courier New" w:hAnsi="Courier New" w:cs="Courier New"/>
              </w:rPr>
              <w:lastRenderedPageBreak/>
              <w:t>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t>implementcomp</w:t>
            </w:r>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F7988">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F7988">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lastRenderedPageBreak/>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F7988">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F7988">
            <w:pPr>
              <w:rPr>
                <w:rFonts w:ascii="Courier New" w:hAnsi="Courier New" w:cs="Courier New"/>
                <w:b/>
                <w:bCs/>
              </w:rPr>
            </w:pPr>
            <w:r w:rsidRPr="002048FC">
              <w:rPr>
                <w:rFonts w:ascii="Courier New" w:hAnsi="Courier New" w:cs="Courier New"/>
                <w:b/>
                <w:bCs/>
              </w:rPr>
              <w:t>Popmodel</w:t>
            </w:r>
          </w:p>
          <w:p w14:paraId="4AEB5BB0" w14:textId="77777777" w:rsidR="00F351C1" w:rsidRPr="002048FC" w:rsidRDefault="00F351C1" w:rsidP="003F7988">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F7988">
            <w:pPr>
              <w:rPr>
                <w:rFonts w:ascii="Courier New" w:hAnsi="Courier New" w:cs="Courier New"/>
              </w:rPr>
            </w:pPr>
            <w:r w:rsidRPr="002048FC">
              <w:rPr>
                <w:rFonts w:ascii="Courier New" w:hAnsi="Courier New" w:cs="Courier New"/>
              </w:rPr>
              <w:t>‘logistic’</w:t>
            </w:r>
          </w:p>
          <w:p w14:paraId="210061DC" w14:textId="42AB6D8D" w:rsidR="00F351C1" w:rsidRPr="002048FC" w:rsidRDefault="00F351C1" w:rsidP="003F7988">
            <w:pPr>
              <w:rPr>
                <w:rFonts w:ascii="Courier New" w:hAnsi="Courier New" w:cs="Courier New"/>
              </w:rPr>
            </w:pPr>
            <w:r w:rsidRPr="002048FC">
              <w:rPr>
                <w:rFonts w:ascii="Courier New" w:hAnsi="Courier New" w:cs="Courier New"/>
              </w:rPr>
              <w:t xml:space="preserve">‘packing’ </w:t>
            </w:r>
          </w:p>
          <w:p w14:paraId="03E6533B" w14:textId="77777777" w:rsidR="00F351C1" w:rsidRDefault="00F351C1" w:rsidP="003F7988">
            <w:pPr>
              <w:rPr>
                <w:rFonts w:ascii="Courier New" w:hAnsi="Courier New" w:cs="Courier New"/>
              </w:rPr>
            </w:pPr>
            <w:r w:rsidRPr="002048FC">
              <w:rPr>
                <w:rFonts w:ascii="Courier New" w:hAnsi="Courier New" w:cs="Courier New"/>
              </w:rPr>
              <w:t>‘packing_1’</w:t>
            </w:r>
            <w:r w:rsidR="0022582E">
              <w:rPr>
                <w:rFonts w:ascii="Courier New" w:hAnsi="Courier New" w:cs="Courier New"/>
              </w:rPr>
              <w:t xml:space="preserve"> or</w:t>
            </w:r>
          </w:p>
          <w:p w14:paraId="3DE551A2" w14:textId="7CA13C4C" w:rsidR="0022582E" w:rsidRPr="002048FC" w:rsidRDefault="0022582E" w:rsidP="003F7988">
            <w:pPr>
              <w:rPr>
                <w:rFonts w:ascii="Courier New" w:hAnsi="Courier New" w:cs="Courier New"/>
              </w:rPr>
            </w:pPr>
            <w:r>
              <w:rPr>
                <w:rFonts w:ascii="Courier New" w:hAnsi="Courier New" w:cs="Courier New"/>
              </w:rPr>
              <w:t>‘anadromy</w:t>
            </w:r>
            <w:r w:rsidR="00B12229">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F7988">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75FEBB5" w14:textId="77777777" w:rsidR="0022582E"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independent mortality is wished, then it will only be applied during the DoMortality() ‘</w:t>
            </w:r>
            <w:r w:rsidR="00363BCB" w:rsidRPr="002048FC">
              <w:rPr>
                <w:rFonts w:ascii="Courier New" w:hAnsi="Courier New" w:cs="Courier New"/>
              </w:rPr>
              <w:t>OUT</w:t>
            </w:r>
            <w:r w:rsidRPr="002048FC">
              <w:rPr>
                <w:rFonts w:ascii="Courier New" w:hAnsi="Courier New" w:cs="Courier New"/>
              </w:rPr>
              <w:t>’ phase to avoid conflicting mortality parameters in both fields.</w:t>
            </w:r>
          </w:p>
          <w:p w14:paraId="3A8ECEDF" w14:textId="43A47376" w:rsidR="00F351C1" w:rsidRPr="002048FC" w:rsidRDefault="0022582E" w:rsidP="00CE5A17">
            <w:pPr>
              <w:pStyle w:val="ListParagraph"/>
              <w:numPr>
                <w:ilvl w:val="0"/>
                <w:numId w:val="44"/>
              </w:numPr>
              <w:rPr>
                <w:rFonts w:ascii="Courier New" w:hAnsi="Courier New" w:cs="Courier New"/>
              </w:rPr>
            </w:pPr>
            <w:r>
              <w:rPr>
                <w:rFonts w:ascii="Courier New" w:hAnsi="Courier New" w:cs="Courier New"/>
              </w:rPr>
              <w:t>Enter ‘anadromy’ to simulate the density-dependent packing model for individuals that have not yet migrated to the ocean (</w:t>
            </w:r>
            <w:r w:rsidR="00B636FB">
              <w:rPr>
                <w:rFonts w:ascii="Courier New" w:hAnsi="Courier New" w:cs="Courier New"/>
              </w:rPr>
              <w:t>i.e.,</w:t>
            </w:r>
            <w:r>
              <w:rPr>
                <w:rFonts w:ascii="Courier New" w:hAnsi="Courier New" w:cs="Courier New"/>
              </w:rPr>
              <w:t xml:space="preserve"> ages 0 and 1</w:t>
            </w:r>
            <w:r w:rsidR="00B636FB">
              <w:rPr>
                <w:rFonts w:ascii="Courier New" w:hAnsi="Courier New" w:cs="Courier New"/>
              </w:rPr>
              <w:t xml:space="preserve"> for now</w:t>
            </w:r>
            <w:r>
              <w:rPr>
                <w:rFonts w:ascii="Courier New" w:hAnsi="Courier New" w:cs="Courier New"/>
              </w:rPr>
              <w:t xml:space="preserve">). All older fish are excluded from packing and assumed to be semelparous return migrants, and are therefore removed from the simulation following reproduction.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F7988">
            <w:pPr>
              <w:rPr>
                <w:rFonts w:ascii="Courier New" w:hAnsi="Courier New" w:cs="Courier New"/>
                <w:b/>
                <w:bCs/>
              </w:rPr>
            </w:pPr>
            <w:r w:rsidRPr="002048FC">
              <w:rPr>
                <w:rFonts w:ascii="Courier New" w:hAnsi="Courier New" w:cs="Courier New"/>
                <w:b/>
                <w:bCs/>
              </w:rPr>
              <w:lastRenderedPageBreak/>
              <w:t>Popmodel_par1</w:t>
            </w:r>
          </w:p>
          <w:p w14:paraId="70E7220F" w14:textId="48CA58BB" w:rsidR="00F351C1" w:rsidRPr="002048FC" w:rsidRDefault="00C75E7B" w:rsidP="003F7988">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F7988">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F7988">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F7988">
            <w:pPr>
              <w:rPr>
                <w:rFonts w:ascii="Courier New" w:hAnsi="Courier New" w:cs="Courier New"/>
                <w:b/>
                <w:bCs/>
              </w:rPr>
            </w:pPr>
            <w:r w:rsidRPr="002048FC">
              <w:rPr>
                <w:rFonts w:ascii="Courier New" w:hAnsi="Courier New" w:cs="Courier New"/>
                <w:b/>
                <w:bCs/>
              </w:rPr>
              <w:t>Subpopmort_file</w:t>
            </w:r>
          </w:p>
          <w:p w14:paraId="31B2B9AA" w14:textId="438E626E" w:rsidR="001A0348" w:rsidRPr="002048FC" w:rsidRDefault="001A0348" w:rsidP="003F7988">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F7988">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F7988">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F7988">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F7988">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F7988">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F7988">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F7988">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F7988">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F7988">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lastRenderedPageBreak/>
              <w:t>CDClimate and movement surfaces with functions</w:t>
            </w:r>
            <w:bookmarkEnd w:id="22"/>
          </w:p>
        </w:tc>
      </w:tr>
      <w:tr w:rsidR="002048FC" w:rsidRPr="002048FC" w14:paraId="476B1957"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F7988">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F7988">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Patch specific temperature and grow days for two times of the year (e.g., summer and winter) (in PatchVars.csv).</w:t>
            </w:r>
          </w:p>
          <w:p w14:paraId="10C94336"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5BDD3983" w14:textId="77777777" w:rsidR="00504C70"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p w14:paraId="0D9BD734" w14:textId="77777777" w:rsidR="00D415D0" w:rsidRDefault="00D415D0" w:rsidP="00D415D0">
            <w:pPr>
              <w:rPr>
                <w:rFonts w:ascii="Courier New" w:hAnsi="Courier New" w:cs="Courier New"/>
              </w:rPr>
            </w:pPr>
            <w:r>
              <w:rPr>
                <w:rFonts w:ascii="Courier New" w:hAnsi="Courier New" w:cs="Courier New"/>
                <w:b/>
                <w:bCs/>
                <w:iCs/>
              </w:rPr>
              <w:t xml:space="preserve">** </w:t>
            </w:r>
            <w:r>
              <w:rPr>
                <w:rFonts w:ascii="Courier New" w:hAnsi="Courier New" w:cs="Courier New"/>
              </w:rPr>
              <w:t>Indicates that a parameter</w:t>
            </w:r>
            <w:r w:rsidRPr="002048FC">
              <w:rPr>
                <w:rFonts w:ascii="Courier New" w:hAnsi="Courier New" w:cs="Courier New"/>
              </w:rPr>
              <w:t xml:space="preserve"> can be different for each sex class (~ delimiter).</w:t>
            </w:r>
          </w:p>
          <w:p w14:paraId="142415F5" w14:textId="4F827F96" w:rsidR="003A05A3" w:rsidRPr="003A05A3" w:rsidRDefault="003A05A3" w:rsidP="00D415D0">
            <w:pPr>
              <w:rPr>
                <w:rFonts w:ascii="Courier New" w:hAnsi="Courier New" w:cs="Courier New"/>
                <w:iCs/>
              </w:rPr>
            </w:pPr>
            <w:r w:rsidRPr="003A05A3">
              <w:rPr>
                <w:rFonts w:ascii="Courier New" w:hAnsi="Courier New" w:cs="Courier New"/>
                <w:b/>
                <w:bCs/>
              </w:rPr>
              <w:t>†</w:t>
            </w:r>
            <w:r>
              <w:rPr>
                <w:rFonts w:ascii="Courier New" w:hAnsi="Courier New" w:cs="Courier New"/>
                <w:b/>
                <w:bCs/>
              </w:rPr>
              <w:t xml:space="preserve"> </w:t>
            </w:r>
            <w:r>
              <w:rPr>
                <w:rFonts w:ascii="Courier New" w:hAnsi="Courier New" w:cs="Courier New"/>
              </w:rPr>
              <w:t>Indicates that a parameter can vary with time (| delimiter).</w:t>
            </w:r>
          </w:p>
        </w:tc>
      </w:tr>
      <w:tr w:rsidR="00463744" w:rsidRPr="002048FC" w14:paraId="183F14CA"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1E298310" w14:textId="77777777" w:rsidR="00463744" w:rsidRDefault="00463744" w:rsidP="003F7988">
            <w:pPr>
              <w:rPr>
                <w:rFonts w:ascii="Courier New" w:hAnsi="Courier New" w:cs="Courier New"/>
                <w:b/>
                <w:bCs/>
              </w:rPr>
            </w:pPr>
          </w:p>
          <w:p w14:paraId="41283B12" w14:textId="77777777" w:rsidR="00463744" w:rsidRDefault="00463744" w:rsidP="003F7988">
            <w:pPr>
              <w:rPr>
                <w:rFonts w:ascii="Courier New" w:hAnsi="Courier New" w:cs="Courier New"/>
                <w:b/>
                <w:bCs/>
              </w:rPr>
            </w:pPr>
            <w:r w:rsidRPr="00463744">
              <w:rPr>
                <w:rFonts w:ascii="Courier New" w:hAnsi="Courier New" w:cs="Courier New"/>
                <w:b/>
                <w:bCs/>
              </w:rPr>
              <w:t>NOTE: If turning off migration, straying, or local dispersal movement is desired, the best way to accomplish this is to set probabilities for migration, straying, or dispersal to 0 in the ClassVars file.</w:t>
            </w:r>
          </w:p>
          <w:p w14:paraId="0EC43557" w14:textId="3995C15F" w:rsidR="00463744" w:rsidRPr="00463744" w:rsidRDefault="00463744" w:rsidP="003F7988">
            <w:pPr>
              <w:rPr>
                <w:rFonts w:ascii="Courier New" w:hAnsi="Courier New" w:cs="Courier New"/>
                <w:b/>
                <w:bCs/>
              </w:rPr>
            </w:pPr>
          </w:p>
        </w:tc>
      </w:tr>
      <w:tr w:rsidR="002048FC" w:rsidRPr="002048FC" w14:paraId="7B0FDF9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3E433925" w:rsidR="0093016E" w:rsidRPr="002048FC" w:rsidRDefault="0093016E" w:rsidP="003F7988">
            <w:pPr>
              <w:rPr>
                <w:rFonts w:ascii="Courier New" w:hAnsi="Courier New" w:cs="Courier New"/>
                <w:b/>
                <w:bCs/>
              </w:rPr>
            </w:pPr>
            <w:r w:rsidRPr="002048FC">
              <w:rPr>
                <w:rFonts w:ascii="Courier New" w:hAnsi="Courier New" w:cs="Courier New"/>
                <w:b/>
                <w:bCs/>
              </w:rPr>
              <w:t>Mate_cdmat</w:t>
            </w:r>
            <w:r w:rsidR="00CC505A" w:rsidRPr="003A05A3">
              <w:rPr>
                <w:rFonts w:ascii="Courier New" w:hAnsi="Courier New" w:cs="Courier New"/>
                <w:b/>
                <w:bCs/>
              </w:rPr>
              <w:t>†</w:t>
            </w:r>
          </w:p>
          <w:p w14:paraId="4213FA82" w14:textId="77777777" w:rsidR="0093016E" w:rsidRDefault="0093016E" w:rsidP="003F7988">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F7988">
            <w:pPr>
              <w:rPr>
                <w:rFonts w:ascii="Courier New" w:hAnsi="Courier New" w:cs="Courier New"/>
              </w:rPr>
            </w:pPr>
          </w:p>
          <w:p w14:paraId="70D766B6" w14:textId="2E980A41" w:rsidR="009C34E9" w:rsidRDefault="009C34E9" w:rsidP="003F7988">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F7988">
            <w:pPr>
              <w:rPr>
                <w:rFonts w:ascii="Courier New" w:hAnsi="Courier New" w:cs="Courier New"/>
              </w:rPr>
            </w:pPr>
          </w:p>
          <w:p w14:paraId="5BAC7A65" w14:textId="283C2988" w:rsidR="009C34E9" w:rsidRDefault="009C34E9" w:rsidP="003F7988">
            <w:pPr>
              <w:rPr>
                <w:rFonts w:ascii="Courier New" w:hAnsi="Courier New" w:cs="Courier New"/>
              </w:rPr>
            </w:pPr>
            <w:r>
              <w:rPr>
                <w:rFonts w:ascii="Courier New" w:hAnsi="Courier New" w:cs="Courier New"/>
              </w:rPr>
              <w:t xml:space="preserve">‘Patch7_Probmatrix_onewayBarriers.csv’ – An </w:t>
            </w:r>
            <w:r>
              <w:rPr>
                <w:rFonts w:ascii="Courier New" w:hAnsi="Courier New" w:cs="Courier New"/>
              </w:rPr>
              <w:lastRenderedPageBreak/>
              <w:t>example of how to set up a landscape with one-way barriers such as dams</w:t>
            </w:r>
          </w:p>
          <w:p w14:paraId="27121E99" w14:textId="7820BD47" w:rsidR="009C34E9" w:rsidRDefault="009C34E9" w:rsidP="003F7988">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F7988">
            <w:pPr>
              <w:rPr>
                <w:rFonts w:ascii="Courier New" w:hAnsi="Courier New" w:cs="Courier New"/>
              </w:rPr>
            </w:pPr>
          </w:p>
          <w:p w14:paraId="34D247BF" w14:textId="77777777" w:rsidR="009C34E9" w:rsidRDefault="009C34E9" w:rsidP="003F7988">
            <w:pPr>
              <w:rPr>
                <w:rFonts w:ascii="Courier New" w:hAnsi="Courier New" w:cs="Courier New"/>
              </w:rPr>
            </w:pPr>
          </w:p>
          <w:p w14:paraId="2980A283" w14:textId="77777777" w:rsidR="009C34E9" w:rsidRDefault="009C34E9" w:rsidP="003F7988">
            <w:pPr>
              <w:rPr>
                <w:rFonts w:ascii="Courier New" w:hAnsi="Courier New" w:cs="Courier New"/>
              </w:rPr>
            </w:pPr>
          </w:p>
          <w:p w14:paraId="0A4B3AF0" w14:textId="128C4004" w:rsidR="009C34E9" w:rsidRPr="002048FC" w:rsidRDefault="009C34E9"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F7988">
            <w:pPr>
              <w:rPr>
                <w:rFonts w:ascii="Courier New" w:hAnsi="Courier New" w:cs="Courier New"/>
              </w:rPr>
            </w:pPr>
            <w:r w:rsidRPr="002048FC">
              <w:rPr>
                <w:rFonts w:ascii="Courier New" w:hAnsi="Courier New" w:cs="Courier New"/>
              </w:rPr>
              <w:lastRenderedPageBreak/>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F7988">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then double check that this is in the correct column order. </w:t>
            </w:r>
          </w:p>
          <w:p w14:paraId="4D444C3C" w14:textId="0D4167E9"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F7988">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33F41509" w:rsidR="0093016E" w:rsidRPr="002048FC" w:rsidRDefault="00A6694A"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r w:rsidR="00D415D0">
              <w:rPr>
                <w:rFonts w:ascii="Courier New" w:hAnsi="Courier New" w:cs="Courier New"/>
                <w:b/>
                <w:bCs/>
              </w:rPr>
              <w:t>**</w:t>
            </w:r>
            <w:r w:rsidR="00CC505A" w:rsidRPr="003A05A3">
              <w:rPr>
                <w:rFonts w:ascii="Courier New" w:hAnsi="Courier New" w:cs="Courier New"/>
                <w:b/>
                <w:bCs/>
              </w:rPr>
              <w:t>†</w:t>
            </w:r>
          </w:p>
          <w:p w14:paraId="759B8C40" w14:textId="1CD6A4F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F7988">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35D7D6E2" w:rsidR="0093016E" w:rsidRPr="002048FC" w:rsidRDefault="0093016E" w:rsidP="003F7988">
            <w:pPr>
              <w:rPr>
                <w:rFonts w:ascii="Courier New" w:hAnsi="Courier New" w:cs="Courier New"/>
                <w:b/>
                <w:bCs/>
              </w:rPr>
            </w:pPr>
            <w:r w:rsidRPr="002048FC">
              <w:rPr>
                <w:rFonts w:ascii="Courier New" w:hAnsi="Courier New" w:cs="Courier New"/>
                <w:b/>
                <w:bCs/>
              </w:rPr>
              <w:t>migrateback_cdmat</w:t>
            </w:r>
            <w:r w:rsidR="00D415D0">
              <w:rPr>
                <w:rFonts w:ascii="Courier New" w:hAnsi="Courier New" w:cs="Courier New"/>
                <w:b/>
                <w:bCs/>
              </w:rPr>
              <w:t>**</w:t>
            </w:r>
            <w:r w:rsidR="00CC505A" w:rsidRPr="003A05A3">
              <w:rPr>
                <w:rFonts w:ascii="Courier New" w:hAnsi="Courier New" w:cs="Courier New"/>
                <w:b/>
                <w:bCs/>
              </w:rPr>
              <w:t>†</w:t>
            </w:r>
          </w:p>
          <w:p w14:paraId="315CBF1C" w14:textId="6BD0A94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345B630F" w:rsidR="0093016E" w:rsidRPr="002048FC" w:rsidRDefault="00A6694A" w:rsidP="003F7988">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r w:rsidR="00D415D0">
              <w:rPr>
                <w:rFonts w:ascii="Courier New" w:hAnsi="Courier New" w:cs="Courier New"/>
                <w:b/>
                <w:bCs/>
              </w:rPr>
              <w:t>**</w:t>
            </w:r>
            <w:r w:rsidR="00CC505A" w:rsidRPr="003A05A3">
              <w:rPr>
                <w:rFonts w:ascii="Courier New" w:hAnsi="Courier New" w:cs="Courier New"/>
                <w:b/>
                <w:bCs/>
              </w:rPr>
              <w:t>†</w:t>
            </w:r>
          </w:p>
          <w:p w14:paraId="582C23EA" w14:textId="1B8531E2"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F7988">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w:t>
            </w:r>
            <w:r w:rsidRPr="002048FC">
              <w:rPr>
                <w:rFonts w:ascii="Courier New" w:hAnsi="Courier New" w:cs="Courier New"/>
              </w:rPr>
              <w:lastRenderedPageBreak/>
              <w:t xml:space="preserve">matrix of 0s and 1s to control for random dispersal while neglecting some patches. </w:t>
            </w:r>
          </w:p>
        </w:tc>
      </w:tr>
      <w:tr w:rsidR="002048FC" w:rsidRPr="002048FC" w14:paraId="1ABDF9F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30F410D0" w:rsidR="0093016E" w:rsidRPr="002048FC" w:rsidRDefault="0093016E" w:rsidP="003F7988">
            <w:pPr>
              <w:rPr>
                <w:rFonts w:ascii="Courier New" w:hAnsi="Courier New" w:cs="Courier New"/>
                <w:b/>
                <w:bCs/>
              </w:rPr>
            </w:pPr>
            <w:r w:rsidRPr="002048FC">
              <w:rPr>
                <w:rFonts w:ascii="Courier New" w:hAnsi="Courier New" w:cs="Courier New"/>
                <w:b/>
                <w:bCs/>
              </w:rPr>
              <w:lastRenderedPageBreak/>
              <w:t>dispLocal_cdmat</w:t>
            </w:r>
            <w:r w:rsidR="00D415D0">
              <w:rPr>
                <w:rFonts w:ascii="Courier New" w:hAnsi="Courier New" w:cs="Courier New"/>
                <w:b/>
                <w:bCs/>
              </w:rPr>
              <w:t>**</w:t>
            </w:r>
            <w:r w:rsidR="00CC505A" w:rsidRPr="003A05A3">
              <w:rPr>
                <w:rFonts w:ascii="Courier New" w:hAnsi="Courier New" w:cs="Courier New"/>
                <w:b/>
                <w:bCs/>
              </w:rPr>
              <w:t>†</w:t>
            </w:r>
          </w:p>
          <w:p w14:paraId="36462722" w14:textId="697B65AA"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55DC6B13" w:rsidR="0093016E" w:rsidRPr="002048FC" w:rsidRDefault="0093016E" w:rsidP="003F7988">
            <w:pPr>
              <w:rPr>
                <w:rFonts w:ascii="Courier New" w:hAnsi="Courier New" w:cs="Courier New"/>
              </w:rPr>
            </w:pPr>
            <w:r w:rsidRPr="002048FC">
              <w:rPr>
                <w:rFonts w:ascii="Courier New" w:hAnsi="Courier New" w:cs="Courier New"/>
              </w:rPr>
              <w:t>Used for movement of dispersal to other patches.</w:t>
            </w:r>
            <w:r w:rsidR="00235D11">
              <w:rPr>
                <w:rFonts w:ascii="Courier New" w:hAnsi="Courier New" w:cs="Courier New"/>
              </w:rPr>
              <w:t xml:space="preserve"> If turning off local dispersal is desired, set dispersal probabilities to 0 in ClassVars.</w:t>
            </w:r>
          </w:p>
        </w:tc>
      </w:tr>
      <w:tr w:rsidR="002048FC" w:rsidRPr="002048FC" w14:paraId="1E0653D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16C944B3" w:rsidR="0093016E" w:rsidRPr="002048FC" w:rsidRDefault="0093016E" w:rsidP="003F7988">
            <w:pPr>
              <w:spacing w:after="0"/>
              <w:rPr>
                <w:rFonts w:ascii="Courier New" w:hAnsi="Courier New" w:cs="Courier New"/>
                <w:b/>
                <w:bCs/>
              </w:rPr>
            </w:pPr>
            <w:r w:rsidRPr="002048FC">
              <w:rPr>
                <w:rFonts w:ascii="Courier New" w:hAnsi="Courier New" w:cs="Courier New"/>
                <w:b/>
                <w:bCs/>
              </w:rPr>
              <w:t>Matemoveno</w:t>
            </w:r>
            <w:r w:rsidR="00CC505A" w:rsidRPr="003A05A3">
              <w:rPr>
                <w:rFonts w:ascii="Courier New" w:hAnsi="Courier New" w:cs="Courier New"/>
                <w:b/>
                <w:bCs/>
              </w:rPr>
              <w:t>†</w:t>
            </w:r>
            <w:r w:rsidRPr="002048FC">
              <w:rPr>
                <w:rFonts w:ascii="Courier New" w:hAnsi="Courier New" w:cs="Courier New"/>
                <w:b/>
                <w:bCs/>
              </w:rPr>
              <w:t>, migrateOutno**</w:t>
            </w:r>
            <w:r w:rsidR="00CC505A" w:rsidRPr="003A05A3">
              <w:rPr>
                <w:rFonts w:ascii="Courier New" w:hAnsi="Courier New" w:cs="Courier New"/>
                <w:b/>
                <w:bCs/>
              </w:rPr>
              <w:t>†</w:t>
            </w:r>
            <w:r w:rsidRPr="002048FC">
              <w:rPr>
                <w:rFonts w:ascii="Courier New" w:hAnsi="Courier New" w:cs="Courier New"/>
                <w:b/>
                <w:bCs/>
              </w:rPr>
              <w:t>, migrateBackno**</w:t>
            </w:r>
            <w:r w:rsidR="00CC505A" w:rsidRPr="003A05A3">
              <w:rPr>
                <w:rFonts w:ascii="Courier New" w:hAnsi="Courier New" w:cs="Courier New"/>
                <w:b/>
                <w:bCs/>
              </w:rPr>
              <w:t>†</w:t>
            </w:r>
            <w:r w:rsidRPr="002048FC">
              <w:rPr>
                <w:rFonts w:ascii="Courier New" w:hAnsi="Courier New" w:cs="Courier New"/>
                <w:b/>
                <w:bCs/>
              </w:rPr>
              <w:t>, StrayBackno</w:t>
            </w:r>
            <w:r w:rsidR="00FF37A2">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w:t>
            </w:r>
          </w:p>
          <w:p w14:paraId="53C781D9" w14:textId="425D3602" w:rsidR="0093016E" w:rsidRPr="002048FC" w:rsidRDefault="0093016E" w:rsidP="003F7988">
            <w:pPr>
              <w:rPr>
                <w:rFonts w:ascii="Courier New" w:hAnsi="Courier New" w:cs="Courier New"/>
                <w:b/>
                <w:bCs/>
              </w:rPr>
            </w:pPr>
            <w:r w:rsidRPr="002048FC">
              <w:rPr>
                <w:rFonts w:ascii="Courier New" w:hAnsi="Courier New" w:cs="Courier New"/>
                <w:b/>
                <w:bCs/>
              </w:rPr>
              <w:t>dispLocal</w:t>
            </w:r>
            <w:r w:rsidR="00FF37A2">
              <w:rPr>
                <w:rFonts w:ascii="Courier New" w:hAnsi="Courier New" w:cs="Courier New"/>
                <w:b/>
                <w:bCs/>
              </w:rPr>
              <w:t>no**</w:t>
            </w:r>
            <w:r w:rsidR="00CC505A" w:rsidRPr="003A05A3">
              <w:rPr>
                <w:rFonts w:ascii="Courier New" w:hAnsi="Courier New" w:cs="Courier New"/>
                <w:b/>
                <w:bCs/>
              </w:rPr>
              <w:t>†</w:t>
            </w:r>
          </w:p>
          <w:p w14:paraId="2E320F4D" w14:textId="1E6CECDC" w:rsidR="0093016E" w:rsidRPr="002048FC" w:rsidRDefault="0093016E" w:rsidP="003F7988">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F7988">
            <w:pPr>
              <w:rPr>
                <w:rFonts w:ascii="Courier New" w:hAnsi="Courier New" w:cs="Courier New"/>
              </w:rPr>
            </w:pPr>
          </w:p>
          <w:p w14:paraId="7BEA08F1" w14:textId="6F7EAC2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F7988">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F7988">
            <w:pPr>
              <w:rPr>
                <w:rFonts w:ascii="Courier New" w:hAnsi="Courier New" w:cs="Courier New"/>
              </w:rPr>
            </w:pPr>
          </w:p>
          <w:p w14:paraId="719F495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F7988">
            <w:pPr>
              <w:rPr>
                <w:rFonts w:ascii="Courier New" w:hAnsi="Courier New" w:cs="Courier New"/>
              </w:rPr>
            </w:pPr>
          </w:p>
          <w:p w14:paraId="450719E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3’ = Nearest Neighbor: Moore neighborhood random neighbor chosen. Often the case however, is if patches are not on a uniform grid, then the closest neighbor will be chosen.</w:t>
            </w:r>
          </w:p>
          <w:p w14:paraId="3C7AC356" w14:textId="77777777" w:rsidR="0093016E" w:rsidRPr="002048FC" w:rsidRDefault="0093016E" w:rsidP="003F7988">
            <w:pPr>
              <w:rPr>
                <w:rFonts w:ascii="Courier New" w:hAnsi="Courier New" w:cs="Courier New"/>
              </w:rPr>
            </w:pPr>
          </w:p>
          <w:p w14:paraId="4CA48818"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F7988">
            <w:pPr>
              <w:rPr>
                <w:rFonts w:ascii="Courier New" w:hAnsi="Courier New" w:cs="Courier New"/>
              </w:rPr>
            </w:pPr>
          </w:p>
          <w:p w14:paraId="7D0923D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F7988">
            <w:pPr>
              <w:rPr>
                <w:rFonts w:ascii="Courier New" w:hAnsi="Courier New" w:cs="Courier New"/>
              </w:rPr>
            </w:pPr>
          </w:p>
          <w:p w14:paraId="4ADF0BCD" w14:textId="3BD031D1"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lastRenderedPageBreak/>
              <w:t xml:space="preserve">‘6’ = Random </w:t>
            </w:r>
            <w:r w:rsidR="00EF722C">
              <w:rPr>
                <w:rFonts w:ascii="Courier New" w:hAnsi="Courier New" w:cs="Courier New"/>
              </w:rPr>
              <w:t xml:space="preserve">Within </w:t>
            </w:r>
            <w:r w:rsidRPr="002048FC">
              <w:rPr>
                <w:rFonts w:ascii="Courier New" w:hAnsi="Courier New" w:cs="Courier New"/>
              </w:rPr>
              <w:t xml:space="preserve">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F7988">
            <w:pPr>
              <w:rPr>
                <w:rFonts w:ascii="Courier New" w:hAnsi="Courier New" w:cs="Courier New"/>
              </w:rPr>
            </w:pPr>
          </w:p>
          <w:p w14:paraId="6AD6BA6E" w14:textId="205EAF70" w:rsidR="0093016E" w:rsidRDefault="0093016E" w:rsidP="003F7988">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F80E5C6" w14:textId="77777777" w:rsidR="00622A68" w:rsidRPr="00622A68" w:rsidRDefault="00622A68" w:rsidP="00622A68">
            <w:pPr>
              <w:pStyle w:val="ListParagraph"/>
              <w:rPr>
                <w:rFonts w:ascii="Courier New" w:hAnsi="Courier New" w:cs="Courier New"/>
              </w:rPr>
            </w:pPr>
          </w:p>
          <w:p w14:paraId="40A9DC9A" w14:textId="77777777" w:rsidR="00622A68" w:rsidRPr="002048FC" w:rsidRDefault="00622A68" w:rsidP="00622A68">
            <w:pPr>
              <w:pStyle w:val="ListParagraph"/>
              <w:rPr>
                <w:rFonts w:ascii="Courier New" w:hAnsi="Courier New" w:cs="Courier New"/>
              </w:rPr>
            </w:pPr>
          </w:p>
          <w:p w14:paraId="4ABAFDF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F7988">
            <w:pPr>
              <w:pStyle w:val="ListParagraph"/>
              <w:rPr>
                <w:rFonts w:ascii="Courier New" w:hAnsi="Courier New" w:cs="Courier New"/>
              </w:rPr>
            </w:pPr>
          </w:p>
          <w:p w14:paraId="74173556" w14:textId="0D07E679"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F7988">
            <w:pPr>
              <w:pStyle w:val="ListParagraph"/>
              <w:rPr>
                <w:rFonts w:ascii="Courier New" w:hAnsi="Courier New" w:cs="Courier New"/>
              </w:rPr>
            </w:pPr>
          </w:p>
          <w:p w14:paraId="1B94747E" w14:textId="732D292E"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F7988">
            <w:pPr>
              <w:pStyle w:val="ListParagraph"/>
              <w:rPr>
                <w:rFonts w:ascii="Courier New" w:hAnsi="Courier New" w:cs="Courier New"/>
              </w:rPr>
            </w:pPr>
          </w:p>
          <w:p w14:paraId="74C0A852"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1’ = FIDIMO distribution function, used to predict a leptokurtic dispersal distribution 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51582C1E" w:rsidR="0093016E" w:rsidRPr="002048FC" w:rsidRDefault="0093016E" w:rsidP="003F7988">
            <w:pPr>
              <w:rPr>
                <w:rFonts w:ascii="Courier New" w:hAnsi="Courier New" w:cs="Courier New"/>
                <w:b/>
                <w:bCs/>
              </w:rPr>
            </w:pPr>
            <w:r w:rsidRPr="002048FC">
              <w:rPr>
                <w:rFonts w:ascii="Courier New" w:hAnsi="Courier New" w:cs="Courier New"/>
                <w:b/>
                <w:bCs/>
              </w:rPr>
              <w:lastRenderedPageBreak/>
              <w:t>matemoveparA</w:t>
            </w:r>
            <w:r w:rsidR="00CC505A" w:rsidRPr="003A05A3">
              <w:rPr>
                <w:rFonts w:ascii="Courier New" w:hAnsi="Courier New" w:cs="Courier New"/>
                <w:b/>
                <w:bCs/>
              </w:rPr>
              <w:t>†</w:t>
            </w:r>
            <w:r w:rsidRPr="002048FC">
              <w:rPr>
                <w:rFonts w:ascii="Courier New" w:hAnsi="Courier New" w:cs="Courier New"/>
                <w:b/>
                <w:bCs/>
              </w:rPr>
              <w:t>, migrateOutparA**</w:t>
            </w:r>
            <w:r w:rsidR="00CC505A" w:rsidRPr="003A05A3">
              <w:rPr>
                <w:rFonts w:ascii="Courier New" w:hAnsi="Courier New" w:cs="Courier New"/>
                <w:b/>
                <w:bCs/>
              </w:rPr>
              <w:t>†</w:t>
            </w:r>
            <w:r w:rsidRPr="002048FC">
              <w:rPr>
                <w:rFonts w:ascii="Courier New" w:hAnsi="Courier New" w:cs="Courier New"/>
                <w:b/>
                <w:bCs/>
              </w:rPr>
              <w:t>, migrateBackparA**</w:t>
            </w:r>
            <w:r w:rsidR="00CC505A" w:rsidRPr="003A05A3">
              <w:rPr>
                <w:rFonts w:ascii="Courier New" w:hAnsi="Courier New" w:cs="Courier New"/>
                <w:b/>
                <w:bCs/>
              </w:rPr>
              <w:t>†</w:t>
            </w:r>
            <w:r w:rsidRPr="002048FC">
              <w:rPr>
                <w:rFonts w:ascii="Courier New" w:hAnsi="Courier New" w:cs="Courier New"/>
                <w:b/>
                <w:bCs/>
              </w:rPr>
              <w:t>, StrayBackparA</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A</w:t>
            </w:r>
            <w:r w:rsidR="00F625A5">
              <w:rPr>
                <w:rFonts w:ascii="Courier New" w:hAnsi="Courier New" w:cs="Courier New"/>
                <w:b/>
                <w:bCs/>
              </w:rPr>
              <w:t>**</w:t>
            </w:r>
            <w:r w:rsidR="00CC505A" w:rsidRPr="003A05A3">
              <w:rPr>
                <w:rFonts w:ascii="Courier New" w:hAnsi="Courier New" w:cs="Courier New"/>
                <w:b/>
                <w:bCs/>
              </w:rPr>
              <w:t>†</w:t>
            </w:r>
          </w:p>
          <w:p w14:paraId="7AB5CA91" w14:textId="5BF9F417" w:rsidR="0093016E" w:rsidRPr="002048FC" w:rsidRDefault="0093016E" w:rsidP="003F7988">
            <w:pPr>
              <w:rPr>
                <w:rFonts w:ascii="Courier New" w:hAnsi="Courier New" w:cs="Courier New"/>
              </w:rPr>
            </w:pPr>
            <w:r w:rsidRPr="002048FC">
              <w:rPr>
                <w:rFonts w:ascii="Courier New" w:hAnsi="Courier New" w:cs="Courier New"/>
              </w:rPr>
              <w:lastRenderedPageBreak/>
              <w:t>‘0.0005’</w:t>
            </w:r>
          </w:p>
          <w:p w14:paraId="2B291AC8" w14:textId="6830E3F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F7988">
            <w:pPr>
              <w:rPr>
                <w:rFonts w:ascii="Courier New" w:hAnsi="Courier New" w:cs="Courier New"/>
              </w:rPr>
            </w:pPr>
            <w:r w:rsidRPr="002048FC">
              <w:rPr>
                <w:rFonts w:ascii="Courier New" w:hAnsi="Courier New" w:cs="Courier New"/>
              </w:rPr>
              <w:lastRenderedPageBreak/>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F7988">
            <w:pPr>
              <w:rPr>
                <w:rFonts w:ascii="Courier New" w:hAnsi="Courier New" w:cs="Courier New"/>
              </w:rPr>
            </w:pPr>
          </w:p>
        </w:tc>
      </w:tr>
      <w:tr w:rsidR="002048FC" w:rsidRPr="002048FC" w14:paraId="1E7AD1E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25FEFAA8" w:rsidR="0093016E" w:rsidRPr="002048FC" w:rsidRDefault="0093016E" w:rsidP="003F7988">
            <w:pPr>
              <w:rPr>
                <w:rFonts w:ascii="Courier New" w:hAnsi="Courier New" w:cs="Courier New"/>
                <w:b/>
                <w:bCs/>
              </w:rPr>
            </w:pPr>
            <w:r w:rsidRPr="002048FC">
              <w:rPr>
                <w:rFonts w:ascii="Courier New" w:hAnsi="Courier New" w:cs="Courier New"/>
                <w:b/>
                <w:bCs/>
              </w:rPr>
              <w:t>matemoveparB</w:t>
            </w:r>
            <w:r w:rsidR="00CC505A" w:rsidRPr="003A05A3">
              <w:rPr>
                <w:rFonts w:ascii="Courier New" w:hAnsi="Courier New" w:cs="Courier New"/>
                <w:b/>
                <w:bCs/>
              </w:rPr>
              <w:t>†</w:t>
            </w:r>
            <w:r w:rsidRPr="002048FC">
              <w:rPr>
                <w:rFonts w:ascii="Courier New" w:hAnsi="Courier New" w:cs="Courier New"/>
                <w:b/>
                <w:bCs/>
              </w:rPr>
              <w:t>, migrateOutparB**</w:t>
            </w:r>
            <w:r w:rsidR="00CC505A" w:rsidRPr="003A05A3">
              <w:rPr>
                <w:rFonts w:ascii="Courier New" w:hAnsi="Courier New" w:cs="Courier New"/>
                <w:b/>
                <w:bCs/>
              </w:rPr>
              <w:t>†</w:t>
            </w:r>
            <w:r w:rsidRPr="002048FC">
              <w:rPr>
                <w:rFonts w:ascii="Courier New" w:hAnsi="Courier New" w:cs="Courier New"/>
                <w:b/>
                <w:bCs/>
              </w:rPr>
              <w:t>, migrateBackparB**</w:t>
            </w:r>
            <w:r w:rsidR="00CC505A" w:rsidRPr="003A05A3">
              <w:rPr>
                <w:rFonts w:ascii="Courier New" w:hAnsi="Courier New" w:cs="Courier New"/>
                <w:b/>
                <w:bCs/>
              </w:rPr>
              <w:t>†</w:t>
            </w:r>
            <w:r w:rsidRPr="002048FC">
              <w:rPr>
                <w:rFonts w:ascii="Courier New" w:hAnsi="Courier New" w:cs="Courier New"/>
                <w:b/>
                <w:bCs/>
              </w:rPr>
              <w:t>, StrayBackparB</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B</w:t>
            </w:r>
            <w:r w:rsidR="00F625A5">
              <w:rPr>
                <w:rFonts w:ascii="Courier New" w:hAnsi="Courier New" w:cs="Courier New"/>
                <w:b/>
                <w:bCs/>
              </w:rPr>
              <w:t>**</w:t>
            </w:r>
            <w:r w:rsidR="00CC505A" w:rsidRPr="003A05A3">
              <w:rPr>
                <w:rFonts w:ascii="Courier New" w:hAnsi="Courier New" w:cs="Courier New"/>
                <w:b/>
                <w:bCs/>
              </w:rPr>
              <w:t>†</w:t>
            </w:r>
          </w:p>
          <w:p w14:paraId="6103532A" w14:textId="3DBE04C9" w:rsidR="0093016E" w:rsidRPr="002048FC" w:rsidRDefault="0093016E" w:rsidP="003F7988">
            <w:pPr>
              <w:rPr>
                <w:rFonts w:ascii="Courier New" w:hAnsi="Courier New" w:cs="Courier New"/>
              </w:rPr>
            </w:pPr>
            <w:r w:rsidRPr="002048FC">
              <w:rPr>
                <w:rFonts w:ascii="Courier New" w:hAnsi="Courier New" w:cs="Courier New"/>
              </w:rPr>
              <w:t>‘0.01’</w:t>
            </w:r>
          </w:p>
          <w:p w14:paraId="579A52B0" w14:textId="36A65D7D"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F7988">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F7988">
            <w:pPr>
              <w:rPr>
                <w:rFonts w:ascii="Courier New" w:hAnsi="Courier New" w:cs="Courier New"/>
              </w:rPr>
            </w:pPr>
          </w:p>
        </w:tc>
      </w:tr>
      <w:tr w:rsidR="002048FC" w:rsidRPr="002048FC" w14:paraId="4E059EB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5606A07E" w:rsidR="0093016E" w:rsidRPr="002048FC" w:rsidRDefault="0093016E" w:rsidP="003F7988">
            <w:pPr>
              <w:rPr>
                <w:rFonts w:ascii="Courier New" w:hAnsi="Courier New" w:cs="Courier New"/>
                <w:b/>
                <w:bCs/>
              </w:rPr>
            </w:pPr>
            <w:r w:rsidRPr="002048FC">
              <w:rPr>
                <w:rFonts w:ascii="Courier New" w:hAnsi="Courier New" w:cs="Courier New"/>
                <w:b/>
                <w:bCs/>
              </w:rPr>
              <w:t>matemoveparC</w:t>
            </w:r>
            <w:r w:rsidR="00CC505A" w:rsidRPr="003A05A3">
              <w:rPr>
                <w:rFonts w:ascii="Courier New" w:hAnsi="Courier New" w:cs="Courier New"/>
                <w:b/>
                <w:bCs/>
              </w:rPr>
              <w:t>†</w:t>
            </w:r>
            <w:r w:rsidRPr="002048FC">
              <w:rPr>
                <w:rFonts w:ascii="Courier New" w:hAnsi="Courier New" w:cs="Courier New"/>
                <w:b/>
                <w:bCs/>
              </w:rPr>
              <w:t>, migrateOutparC**</w:t>
            </w:r>
            <w:r w:rsidR="00CC505A" w:rsidRPr="003A05A3">
              <w:rPr>
                <w:rFonts w:ascii="Courier New" w:hAnsi="Courier New" w:cs="Courier New"/>
                <w:b/>
                <w:bCs/>
              </w:rPr>
              <w:t>†</w:t>
            </w:r>
            <w:r w:rsidRPr="002048FC">
              <w:rPr>
                <w:rFonts w:ascii="Courier New" w:hAnsi="Courier New" w:cs="Courier New"/>
                <w:b/>
                <w:bCs/>
              </w:rPr>
              <w:t>, migrateBackparC**</w:t>
            </w:r>
            <w:r w:rsidR="00CC505A" w:rsidRPr="003A05A3">
              <w:rPr>
                <w:rFonts w:ascii="Courier New" w:hAnsi="Courier New" w:cs="Courier New"/>
                <w:b/>
                <w:bCs/>
              </w:rPr>
              <w:t>†</w:t>
            </w:r>
            <w:r w:rsidRPr="002048FC">
              <w:rPr>
                <w:rFonts w:ascii="Courier New" w:hAnsi="Courier New" w:cs="Courier New"/>
                <w:b/>
                <w:bCs/>
              </w:rPr>
              <w:t>, StrayBackparC</w:t>
            </w:r>
            <w:r w:rsidR="00CC505A">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C</w:t>
            </w:r>
            <w:r w:rsidR="00CC505A">
              <w:rPr>
                <w:rFonts w:ascii="Courier New" w:hAnsi="Courier New" w:cs="Courier New"/>
                <w:b/>
                <w:bCs/>
              </w:rPr>
              <w:t>**</w:t>
            </w:r>
            <w:r w:rsidR="00CC505A" w:rsidRPr="003A05A3">
              <w:rPr>
                <w:rFonts w:ascii="Courier New" w:hAnsi="Courier New" w:cs="Courier New"/>
                <w:b/>
                <w:bCs/>
              </w:rPr>
              <w:t>†</w:t>
            </w:r>
          </w:p>
          <w:p w14:paraId="3C3BC3EB" w14:textId="489B8DC0" w:rsidR="0093016E" w:rsidRPr="002048FC" w:rsidRDefault="0093016E" w:rsidP="003F7988">
            <w:pPr>
              <w:rPr>
                <w:rFonts w:ascii="Courier New" w:hAnsi="Courier New" w:cs="Courier New"/>
              </w:rPr>
            </w:pPr>
            <w:r w:rsidRPr="002048FC">
              <w:rPr>
                <w:rFonts w:ascii="Courier New" w:hAnsi="Courier New" w:cs="Courier New"/>
              </w:rPr>
              <w:t>‘0.01’</w:t>
            </w:r>
          </w:p>
          <w:p w14:paraId="5BD7D447" w14:textId="275D475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F7988">
            <w:pPr>
              <w:rPr>
                <w:rFonts w:ascii="Courier New" w:hAnsi="Courier New" w:cs="Courier New"/>
              </w:rPr>
            </w:pPr>
            <w:r w:rsidRPr="002048FC">
              <w:rPr>
                <w:rFonts w:ascii="Courier New" w:hAnsi="Courier New" w:cs="Courier New"/>
              </w:rPr>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F7988">
            <w:pPr>
              <w:rPr>
                <w:rFonts w:ascii="Courier New" w:hAnsi="Courier New" w:cs="Courier New"/>
              </w:rPr>
            </w:pPr>
          </w:p>
        </w:tc>
      </w:tr>
      <w:tr w:rsidR="002048FC" w:rsidRPr="002048FC" w14:paraId="016C96E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4E4F9540" w:rsidR="0093016E" w:rsidRPr="002048FC" w:rsidRDefault="0093016E" w:rsidP="003F7988">
            <w:pPr>
              <w:rPr>
                <w:rFonts w:ascii="Courier New" w:hAnsi="Courier New" w:cs="Courier New"/>
                <w:b/>
                <w:bCs/>
              </w:rPr>
            </w:pPr>
            <w:r w:rsidRPr="002048FC">
              <w:rPr>
                <w:rFonts w:ascii="Courier New" w:hAnsi="Courier New" w:cs="Courier New"/>
                <w:b/>
                <w:bCs/>
              </w:rPr>
              <w:t>Matemovethresh</w:t>
            </w:r>
            <w:r w:rsidR="00CC505A" w:rsidRPr="003A05A3">
              <w:rPr>
                <w:rFonts w:ascii="Courier New" w:hAnsi="Courier New" w:cs="Courier New"/>
                <w:b/>
                <w:bCs/>
              </w:rPr>
              <w:t>†</w:t>
            </w:r>
            <w:r w:rsidRPr="002048FC">
              <w:rPr>
                <w:rFonts w:ascii="Courier New" w:hAnsi="Courier New" w:cs="Courier New"/>
                <w:b/>
                <w:bCs/>
              </w:rPr>
              <w:t>, migrateOutthresh**</w:t>
            </w:r>
            <w:r w:rsidR="00CC505A" w:rsidRPr="003A05A3">
              <w:rPr>
                <w:rFonts w:ascii="Courier New" w:hAnsi="Courier New" w:cs="Courier New"/>
                <w:b/>
                <w:bCs/>
              </w:rPr>
              <w:t>†</w:t>
            </w:r>
            <w:r w:rsidRPr="002048FC">
              <w:rPr>
                <w:rFonts w:ascii="Courier New" w:hAnsi="Courier New" w:cs="Courier New"/>
                <w:b/>
                <w:bCs/>
              </w:rPr>
              <w:t>, migrateBackthresh**</w:t>
            </w:r>
            <w:r w:rsidR="00CC505A" w:rsidRPr="003A05A3">
              <w:rPr>
                <w:rFonts w:ascii="Courier New" w:hAnsi="Courier New" w:cs="Courier New"/>
                <w:b/>
                <w:bCs/>
              </w:rPr>
              <w:t>†</w:t>
            </w:r>
            <w:r w:rsidRPr="002048FC">
              <w:rPr>
                <w:rFonts w:ascii="Courier New" w:hAnsi="Courier New" w:cs="Courier New"/>
                <w:b/>
                <w:bCs/>
              </w:rPr>
              <w:t>, StrayBackthresh</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thresh</w:t>
            </w:r>
            <w:r w:rsidR="00F625A5">
              <w:rPr>
                <w:rFonts w:ascii="Courier New" w:hAnsi="Courier New" w:cs="Courier New"/>
                <w:b/>
                <w:bCs/>
              </w:rPr>
              <w:t>**</w:t>
            </w:r>
            <w:r w:rsidR="00CC505A" w:rsidRPr="003A05A3">
              <w:rPr>
                <w:rFonts w:ascii="Courier New" w:hAnsi="Courier New" w:cs="Courier New"/>
                <w:b/>
                <w:bCs/>
              </w:rPr>
              <w:t>†</w:t>
            </w:r>
          </w:p>
          <w:p w14:paraId="46AA8A2E" w14:textId="5BCD32B3" w:rsidR="0093016E" w:rsidRPr="002048FC" w:rsidRDefault="0093016E" w:rsidP="003F7988">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4085F67F"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F7988">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F7988">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F7988">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F7988">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lastRenderedPageBreak/>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082DF5" w:rsidRPr="002048FC" w14:paraId="336F7BF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408B07" w14:textId="36640A10" w:rsidR="00082DF5" w:rsidRDefault="00C67E96" w:rsidP="003F7988">
            <w:pPr>
              <w:rPr>
                <w:rFonts w:ascii="Courier New" w:hAnsi="Courier New" w:cs="Courier New"/>
                <w:b/>
                <w:bCs/>
              </w:rPr>
            </w:pPr>
            <w:r>
              <w:rPr>
                <w:rFonts w:ascii="Courier New" w:hAnsi="Courier New" w:cs="Courier New"/>
                <w:b/>
                <w:bCs/>
              </w:rPr>
              <w:t>s</w:t>
            </w:r>
            <w:r w:rsidR="00082DF5">
              <w:rPr>
                <w:rFonts w:ascii="Courier New" w:hAnsi="Courier New" w:cs="Courier New"/>
                <w:b/>
                <w:bCs/>
              </w:rPr>
              <w:t>ex_chromo</w:t>
            </w:r>
          </w:p>
          <w:p w14:paraId="0A573D95" w14:textId="0B4A25F1" w:rsidR="00082DF5" w:rsidRPr="00082DF5" w:rsidRDefault="00082DF5" w:rsidP="003F7988">
            <w:pPr>
              <w:rPr>
                <w:rFonts w:ascii="Courier New" w:hAnsi="Courier New" w:cs="Courier New"/>
              </w:rPr>
            </w:pPr>
            <w:r>
              <w:rPr>
                <w:rFonts w:ascii="Courier New" w:hAnsi="Courier New" w:cs="Courier New"/>
              </w:rPr>
              <w:t>’2’,’3’,’4’</w:t>
            </w:r>
          </w:p>
        </w:tc>
        <w:tc>
          <w:tcPr>
            <w:tcW w:w="7470" w:type="dxa"/>
            <w:tcBorders>
              <w:top w:val="single" w:sz="4" w:space="0" w:color="000000"/>
              <w:left w:val="single" w:sz="4" w:space="0" w:color="000000"/>
              <w:bottom w:val="single" w:sz="4" w:space="0" w:color="000000"/>
              <w:right w:val="single" w:sz="4" w:space="0" w:color="000000"/>
            </w:tcBorders>
          </w:tcPr>
          <w:p w14:paraId="32EF3F45" w14:textId="77777777" w:rsidR="00082DF5" w:rsidRDefault="00082DF5" w:rsidP="003F7988">
            <w:pPr>
              <w:rPr>
                <w:rFonts w:ascii="Courier New" w:hAnsi="Courier New" w:cs="Courier New"/>
              </w:rPr>
            </w:pPr>
            <w:r>
              <w:rPr>
                <w:rFonts w:ascii="Courier New" w:hAnsi="Courier New" w:cs="Courier New"/>
              </w:rPr>
              <w:t>Enter the number of sex chromosome combinations.</w:t>
            </w:r>
          </w:p>
          <w:p w14:paraId="00BEDF8D" w14:textId="24BE4023" w:rsidR="00082DF5" w:rsidRDefault="00082DF5" w:rsidP="00082DF5">
            <w:pPr>
              <w:pStyle w:val="ListParagraph"/>
              <w:numPr>
                <w:ilvl w:val="0"/>
                <w:numId w:val="57"/>
              </w:numPr>
              <w:rPr>
                <w:rFonts w:ascii="Courier New" w:hAnsi="Courier New" w:cs="Courier New"/>
              </w:rPr>
            </w:pPr>
            <w:r>
              <w:rPr>
                <w:rFonts w:ascii="Courier New" w:hAnsi="Courier New" w:cs="Courier New"/>
              </w:rPr>
              <w:t>For the simplest option, enter ‘2’ for XX females and XY males</w:t>
            </w:r>
          </w:p>
          <w:p w14:paraId="1BE887A0"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3’ to add YY males</w:t>
            </w:r>
          </w:p>
          <w:p w14:paraId="2ACEC056"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4’ to add YY females</w:t>
            </w:r>
          </w:p>
          <w:p w14:paraId="4FE2309B" w14:textId="01A4EDC1" w:rsidR="00082DF5" w:rsidRPr="00F91579" w:rsidRDefault="00082DF5" w:rsidP="00082DF5">
            <w:pPr>
              <w:rPr>
                <w:rFonts w:ascii="Courier New" w:hAnsi="Courier New" w:cs="Courier New"/>
              </w:rPr>
            </w:pPr>
            <w:r>
              <w:rPr>
                <w:rFonts w:ascii="Courier New" w:hAnsi="Courier New" w:cs="Courier New"/>
              </w:rPr>
              <w:t>Initial sex ratios are specified in ClassVars.</w:t>
            </w:r>
            <w:r w:rsidR="00F91579">
              <w:rPr>
                <w:rFonts w:ascii="Courier New" w:hAnsi="Courier New" w:cs="Courier New"/>
              </w:rPr>
              <w:t xml:space="preserve"> If different values by sex are desired for any given parameter, the number of values split by the ‘~’ delimimter must match the value in </w:t>
            </w:r>
            <w:r w:rsidR="00C67E96">
              <w:rPr>
                <w:rFonts w:ascii="Courier New" w:hAnsi="Courier New" w:cs="Courier New"/>
                <w:b/>
                <w:bCs/>
              </w:rPr>
              <w:t>s</w:t>
            </w:r>
            <w:r w:rsidR="00F91579">
              <w:rPr>
                <w:rFonts w:ascii="Courier New" w:hAnsi="Courier New" w:cs="Courier New"/>
                <w:b/>
                <w:bCs/>
              </w:rPr>
              <w:t>ex_chromo</w:t>
            </w:r>
            <w:r w:rsidR="00F91579">
              <w:rPr>
                <w:rFonts w:ascii="Courier New" w:hAnsi="Courier New" w:cs="Courier New"/>
              </w:rPr>
              <w:t>. If only a single value is provided for a given parameter, that value will be applied to all sexes.</w:t>
            </w:r>
          </w:p>
        </w:tc>
      </w:tr>
      <w:tr w:rsidR="002048FC" w:rsidRPr="002048FC" w14:paraId="11E12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F7988">
            <w:pPr>
              <w:rPr>
                <w:rFonts w:ascii="Courier New" w:hAnsi="Courier New" w:cs="Courier New"/>
                <w:b/>
                <w:bCs/>
              </w:rPr>
            </w:pPr>
            <w:r w:rsidRPr="002048FC">
              <w:rPr>
                <w:rFonts w:ascii="Courier New" w:hAnsi="Courier New" w:cs="Courier New"/>
                <w:b/>
                <w:bCs/>
              </w:rPr>
              <w:t>sexans</w:t>
            </w:r>
          </w:p>
          <w:p w14:paraId="3E1D3C0D" w14:textId="7AC33B8F" w:rsidR="0093016E" w:rsidRPr="002048FC" w:rsidRDefault="0093016E" w:rsidP="003F7988">
            <w:pPr>
              <w:rPr>
                <w:rFonts w:ascii="Courier New" w:hAnsi="Courier New" w:cs="Courier New"/>
              </w:rPr>
            </w:pPr>
            <w:r w:rsidRPr="002048FC">
              <w:rPr>
                <w:rFonts w:ascii="Courier New" w:hAnsi="Courier New" w:cs="Courier New"/>
              </w:rPr>
              <w:t>‘Y’</w:t>
            </w:r>
            <w:r w:rsidR="001E3F8F">
              <w:rPr>
                <w:rFonts w:ascii="Courier New" w:hAnsi="Courier New" w:cs="Courier New"/>
              </w:rPr>
              <w:t>,</w:t>
            </w:r>
            <w:r w:rsidR="00082DF5">
              <w:rPr>
                <w:rFonts w:ascii="Courier New" w:hAnsi="Courier New" w:cs="Courier New"/>
              </w:rPr>
              <w:t xml:space="preserve"> </w:t>
            </w:r>
            <w:r w:rsidRPr="002048FC">
              <w:rPr>
                <w:rFonts w:ascii="Courier New" w:hAnsi="Courier New" w:cs="Courier New"/>
              </w:rPr>
              <w:t>‘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F7988">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 xml:space="preserve">ll mature individuals are considered for mating with mates selected according to the movement function </w:t>
            </w:r>
            <w:r w:rsidRPr="002048FC">
              <w:rPr>
                <w:rFonts w:ascii="Courier New" w:hAnsi="Courier New" w:cs="Courier New"/>
              </w:rPr>
              <w:lastRenderedPageBreak/>
              <w:t>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F7988">
            <w:pPr>
              <w:rPr>
                <w:rFonts w:ascii="Courier New" w:hAnsi="Courier New" w:cs="Courier New"/>
                <w:b/>
                <w:bCs/>
              </w:rPr>
            </w:pPr>
            <w:r w:rsidRPr="002048FC">
              <w:rPr>
                <w:rFonts w:ascii="Courier New" w:hAnsi="Courier New" w:cs="Courier New"/>
                <w:b/>
                <w:bCs/>
              </w:rPr>
              <w:lastRenderedPageBreak/>
              <w:t>s</w:t>
            </w:r>
            <w:r w:rsidR="0093016E" w:rsidRPr="002048FC">
              <w:rPr>
                <w:rFonts w:ascii="Courier New" w:hAnsi="Courier New" w:cs="Courier New"/>
                <w:b/>
                <w:bCs/>
              </w:rPr>
              <w:t>elfans</w:t>
            </w:r>
          </w:p>
          <w:p w14:paraId="0E42453A" w14:textId="77777777" w:rsidR="009C0D97" w:rsidRDefault="0093016E" w:rsidP="003F7988">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F7988">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F7988">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F7988">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F7988">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F7988">
            <w:pPr>
              <w:rPr>
                <w:rFonts w:ascii="Courier New" w:hAnsi="Courier New" w:cs="Courier New"/>
              </w:rPr>
            </w:pPr>
            <w:r w:rsidRPr="002048FC">
              <w:rPr>
                <w:rFonts w:ascii="Courier New" w:hAnsi="Courier New" w:cs="Courier New"/>
                <w:b/>
                <w:bCs/>
              </w:rPr>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F7988">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F7988">
            <w:pPr>
              <w:rPr>
                <w:rFonts w:ascii="Courier New" w:hAnsi="Courier New" w:cs="Courier New"/>
              </w:rPr>
            </w:pPr>
            <w:commentRangeStart w:id="24"/>
            <w:r w:rsidRPr="002048FC">
              <w:rPr>
                <w:rFonts w:ascii="Courier New" w:hAnsi="Courier New" w:cs="Courier New"/>
              </w:rPr>
              <w:t xml:space="preserve">These </w:t>
            </w:r>
            <w:commentRangeEnd w:id="24"/>
            <w:r w:rsidR="00F9673C">
              <w:rPr>
                <w:rStyle w:val="CommentReference"/>
                <w:rFonts w:ascii="Calibri" w:eastAsia="Times New Roman" w:hAnsi="Calibri"/>
                <w:kern w:val="3"/>
              </w:rPr>
              <w:commentReference w:id="24"/>
            </w:r>
            <w:r w:rsidRPr="002048FC">
              <w:rPr>
                <w:rFonts w:ascii="Courier New" w:hAnsi="Courier New" w:cs="Courier New"/>
              </w:rPr>
              <w:t>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F7988">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3D18ED04" w14:textId="77777777" w:rsidR="0093016E"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F7988">
            <w:pPr>
              <w:rPr>
                <w:rFonts w:ascii="Courier New" w:hAnsi="Courier New" w:cs="Courier New"/>
              </w:rPr>
            </w:pPr>
            <w:r>
              <w:rPr>
                <w:rFonts w:ascii="Courier New" w:hAnsi="Courier New" w:cs="Courier New"/>
              </w:rPr>
              <w:t>‘2’</w:t>
            </w:r>
          </w:p>
          <w:p w14:paraId="16D28F5C" w14:textId="5CD31954" w:rsidR="00A42DAE" w:rsidRDefault="00283C05" w:rsidP="003F7988">
            <w:pPr>
              <w:rPr>
                <w:rFonts w:ascii="Courier New" w:hAnsi="Courier New" w:cs="Courier New"/>
              </w:rPr>
            </w:pPr>
            <w:r>
              <w:rPr>
                <w:rFonts w:ascii="Courier New" w:hAnsi="Courier New" w:cs="Courier New"/>
              </w:rPr>
              <w:t>‘3a’ ‘3b’</w:t>
            </w:r>
          </w:p>
          <w:p w14:paraId="7F3381CB" w14:textId="7E20D3C4" w:rsidR="00A42DAE" w:rsidRDefault="00A42DAE" w:rsidP="003F7988">
            <w:pPr>
              <w:rPr>
                <w:rFonts w:ascii="Courier New" w:hAnsi="Courier New" w:cs="Courier New"/>
              </w:rPr>
            </w:pPr>
            <w:r>
              <w:rPr>
                <w:rFonts w:ascii="Courier New" w:hAnsi="Courier New" w:cs="Courier New"/>
              </w:rPr>
              <w:t>‘4’</w:t>
            </w:r>
          </w:p>
          <w:p w14:paraId="2652DB2E" w14:textId="602A9838" w:rsidR="00A42DAE" w:rsidRPr="002048FC" w:rsidRDefault="00A42DAE" w:rsidP="003F7988">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w:t>
            </w:r>
            <w:r w:rsidRPr="002048FC">
              <w:rPr>
                <w:rFonts w:ascii="Courier New" w:hAnsi="Courier New" w:cs="Courier New"/>
              </w:rPr>
              <w:lastRenderedPageBreak/>
              <w:t xml:space="preserve">neighborhood search, then that female will not have a mate pairing. </w:t>
            </w:r>
          </w:p>
          <w:p w14:paraId="13D2ED8D" w14:textId="7C822D46"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1E34E58B" w:rsidR="0093016E" w:rsidRPr="002048FC" w:rsidRDefault="0093016E" w:rsidP="003F7988">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hindex &gt; 0.0 mate with equal probability, and individuals with hindex = 0.0 have reduced probability of mating with all individuals where hindex &gt; 0.0. </w:t>
            </w:r>
          </w:p>
          <w:p w14:paraId="681793A7" w14:textId="4CE29C6E"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F7988">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D13AF8D" w:rsidR="0093016E" w:rsidRPr="002048FC" w:rsidRDefault="00E43D63" w:rsidP="003F7988">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w:t>
            </w:r>
            <w:r w:rsidR="0039426E">
              <w:rPr>
                <w:rFonts w:ascii="Courier New" w:hAnsi="Courier New" w:cs="Courier New"/>
              </w:rPr>
              <w:t>5</w:t>
            </w:r>
            <w:r w:rsidR="00350502">
              <w:rPr>
                <w:rFonts w:ascii="Courier New" w:hAnsi="Courier New" w:cs="Courier New"/>
              </w:rPr>
              <w:t>]</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w:t>
            </w:r>
            <w:r w:rsidR="0093016E" w:rsidRPr="002048FC">
              <w:rPr>
                <w:rFonts w:ascii="Courier New" w:hAnsi="Courier New" w:cs="Courier New"/>
              </w:rPr>
              <w:lastRenderedPageBreak/>
              <w:t>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3180E2C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8892A9D" w:rsidR="0093016E" w:rsidRPr="002048FC" w:rsidRDefault="0093016E" w:rsidP="003F7988">
            <w:pPr>
              <w:rPr>
                <w:rFonts w:ascii="Courier New" w:hAnsi="Courier New" w:cs="Courier New"/>
              </w:rPr>
            </w:pPr>
            <w:r w:rsidRPr="002048FC">
              <w:rPr>
                <w:rFonts w:ascii="Courier New" w:hAnsi="Courier New" w:cs="Courier New"/>
                <w:b/>
                <w:bCs/>
              </w:rPr>
              <w:lastRenderedPageBreak/>
              <w:t>mature_default</w:t>
            </w:r>
            <w:r w:rsidR="005830E1">
              <w:rPr>
                <w:rFonts w:ascii="Courier New" w:hAnsi="Courier New" w:cs="Courier New"/>
                <w:b/>
                <w:bCs/>
              </w:rPr>
              <w:t>**</w:t>
            </w:r>
          </w:p>
          <w:p w14:paraId="301517A2" w14:textId="71BDE41D" w:rsidR="0093016E" w:rsidRDefault="0093016E" w:rsidP="003F7988">
            <w:pPr>
              <w:rPr>
                <w:rFonts w:ascii="Courier New" w:hAnsi="Courier New" w:cs="Courier New"/>
              </w:rPr>
            </w:pPr>
            <w:r w:rsidRPr="002048FC">
              <w:rPr>
                <w:rFonts w:ascii="Courier New" w:hAnsi="Courier New" w:cs="Courier New"/>
              </w:rPr>
              <w:t>‘</w:t>
            </w:r>
            <w:r w:rsidR="00500A4D">
              <w:rPr>
                <w:rFonts w:ascii="Courier New" w:hAnsi="Courier New" w:cs="Courier New"/>
              </w:rPr>
              <w:t>age</w:t>
            </w:r>
            <w:r w:rsidRPr="002048FC">
              <w:rPr>
                <w:rFonts w:ascii="Courier New" w:hAnsi="Courier New" w:cs="Courier New"/>
              </w:rPr>
              <w:t>6’</w:t>
            </w:r>
            <w:r w:rsidR="00500A4D">
              <w:rPr>
                <w:rFonts w:ascii="Courier New" w:hAnsi="Courier New" w:cs="Courier New"/>
              </w:rPr>
              <w:t>, ‘size200’, ‘N’</w:t>
            </w:r>
          </w:p>
          <w:p w14:paraId="58EAB682" w14:textId="6B2FB574" w:rsidR="00A46979" w:rsidRPr="002048FC" w:rsidRDefault="00A46979" w:rsidP="003F7988">
            <w:pPr>
              <w:rPr>
                <w:rFonts w:ascii="Courier New" w:hAnsi="Courier New" w:cs="Courier New"/>
              </w:rPr>
            </w:pPr>
          </w:p>
          <w:p w14:paraId="343873E6" w14:textId="77777777" w:rsidR="0093016E" w:rsidRPr="002048FC" w:rsidRDefault="0093016E" w:rsidP="003F7988">
            <w:pPr>
              <w:rPr>
                <w:rFonts w:ascii="Courier New" w:hAnsi="Courier New" w:cs="Courier New"/>
              </w:rPr>
            </w:pPr>
          </w:p>
          <w:p w14:paraId="74C3146B" w14:textId="506AAD7C"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B51C447" w14:textId="6332E6B3" w:rsidR="007A44FD" w:rsidRDefault="007A44FD" w:rsidP="003F7988">
            <w:pPr>
              <w:rPr>
                <w:rFonts w:ascii="Courier New" w:hAnsi="Courier New" w:cs="Courier New"/>
              </w:rPr>
            </w:pPr>
            <w:r>
              <w:rPr>
                <w:rFonts w:ascii="Courier New" w:hAnsi="Courier New" w:cs="Courier New"/>
              </w:rPr>
              <w:t xml:space="preserve">Allows the user to set a default age or size for reproductive maturation. </w:t>
            </w:r>
            <w:r w:rsidR="00500A4D">
              <w:rPr>
                <w:rFonts w:ascii="Courier New" w:hAnsi="Courier New" w:cs="Courier New"/>
              </w:rPr>
              <w:t xml:space="preserve">Value must include the word ‘age’ or ‘size’ to indicate whether age or size will dictate default maturation. </w:t>
            </w:r>
          </w:p>
          <w:p w14:paraId="63CC590B" w14:textId="3AA84E3E" w:rsidR="0093016E" w:rsidRPr="002048FC" w:rsidRDefault="0093016E" w:rsidP="00962A2B">
            <w:pPr>
              <w:rPr>
                <w:rFonts w:ascii="Courier New" w:hAnsi="Courier New" w:cs="Courier New"/>
              </w:rPr>
            </w:pPr>
            <w:r w:rsidRPr="002048FC">
              <w:rPr>
                <w:rFonts w:ascii="Courier New" w:hAnsi="Courier New" w:cs="Courier New"/>
              </w:rPr>
              <w:t>If an individual reaches this age</w:t>
            </w:r>
            <w:r w:rsidR="00500A4D">
              <w:rPr>
                <w:rFonts w:ascii="Courier New" w:hAnsi="Courier New" w:cs="Courier New"/>
              </w:rPr>
              <w:t>/size</w:t>
            </w:r>
            <w:r w:rsidRPr="002048FC">
              <w:rPr>
                <w:rFonts w:ascii="Courier New" w:hAnsi="Courier New" w:cs="Courier New"/>
              </w:rPr>
              <w:t xml:space="preserve">, the program assumes that </w:t>
            </w:r>
            <w:r w:rsidR="00500A4D">
              <w:rPr>
                <w:rFonts w:ascii="Courier New" w:hAnsi="Courier New" w:cs="Courier New"/>
              </w:rPr>
              <w:t>the individual</w:t>
            </w:r>
            <w:r w:rsidRPr="002048FC">
              <w:rPr>
                <w:rFonts w:ascii="Courier New" w:hAnsi="Courier New" w:cs="Courier New"/>
              </w:rPr>
              <w:t xml:space="preserve"> will be</w:t>
            </w:r>
            <w:r w:rsidR="00500A4D">
              <w:rPr>
                <w:rFonts w:ascii="Courier New" w:hAnsi="Courier New" w:cs="Courier New"/>
              </w:rPr>
              <w:t>come</w:t>
            </w:r>
            <w:r w:rsidRPr="002048FC">
              <w:rPr>
                <w:rFonts w:ascii="Courier New" w:hAnsi="Courier New" w:cs="Courier New"/>
              </w:rPr>
              <w:t xml:space="preserve"> mature if not already. </w:t>
            </w:r>
            <w:r w:rsidR="00921D24">
              <w:rPr>
                <w:rFonts w:ascii="Courier New" w:hAnsi="Courier New" w:cs="Courier New"/>
              </w:rPr>
              <w:t>If you wish to ignore this option, enter ‘N’.</w:t>
            </w:r>
          </w:p>
        </w:tc>
      </w:tr>
      <w:tr w:rsidR="002048FC" w:rsidRPr="002048FC" w14:paraId="635FAD4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208C2152" w:rsidR="0093016E" w:rsidRPr="002048FC" w:rsidRDefault="0093016E" w:rsidP="003F7988">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r w:rsidR="005830E1">
              <w:rPr>
                <w:rFonts w:ascii="Courier New" w:hAnsi="Courier New" w:cs="Courier New"/>
                <w:b/>
                <w:bCs/>
              </w:rPr>
              <w:t>**</w:t>
            </w:r>
            <w:r w:rsidRPr="002048FC">
              <w:rPr>
                <w:rFonts w:ascii="Courier New" w:hAnsi="Courier New" w:cs="Courier New"/>
                <w:b/>
                <w:bCs/>
              </w:rPr>
              <w:t>,</w:t>
            </w:r>
          </w:p>
          <w:p w14:paraId="5CB8B204" w14:textId="34F44BB2" w:rsidR="0093016E" w:rsidRPr="002048FC" w:rsidRDefault="0093016E" w:rsidP="003F7988">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005830E1">
              <w:rPr>
                <w:rFonts w:ascii="Courier New" w:hAnsi="Courier New" w:cs="Courier New"/>
                <w:b/>
                <w:bCs/>
              </w:rPr>
              <w:t>**</w:t>
            </w:r>
          </w:p>
          <w:p w14:paraId="46C0A60B" w14:textId="33CEB040" w:rsidR="0093016E" w:rsidRPr="002048FC" w:rsidRDefault="005D7058" w:rsidP="003F7988">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F7988">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F7988">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F7988">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5" w:name="_Toc108193990"/>
            <w:r w:rsidRPr="002048FC">
              <w:t>Offspring/litter/egg/sex ratio options</w:t>
            </w:r>
            <w:bookmarkEnd w:id="25"/>
          </w:p>
        </w:tc>
      </w:tr>
      <w:tr w:rsidR="002048FC" w:rsidRPr="002048FC" w14:paraId="6C8FEE9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F7988">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F7988">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F7988">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w:t>
            </w:r>
            <w:r w:rsidR="0093016E" w:rsidRPr="002048FC">
              <w:rPr>
                <w:rFonts w:ascii="Courier New" w:hAnsi="Courier New" w:cs="Courier New"/>
              </w:rPr>
              <w:lastRenderedPageBreak/>
              <w:t xml:space="preserve">the ‘ClassVars.csv’ file for the corresponding draw choice below. </w:t>
            </w:r>
          </w:p>
          <w:p w14:paraId="524DCC7E" w14:textId="5E3295F6"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F7988">
            <w:pPr>
              <w:rPr>
                <w:rFonts w:ascii="Courier New" w:hAnsi="Courier New" w:cs="Courier New"/>
                <w:b/>
                <w:bCs/>
              </w:rPr>
            </w:pPr>
            <w:r w:rsidRPr="002048FC">
              <w:rPr>
                <w:rFonts w:ascii="Courier New" w:hAnsi="Courier New" w:cs="Courier New"/>
                <w:b/>
                <w:bCs/>
              </w:rPr>
              <w:lastRenderedPageBreak/>
              <w:t>o</w:t>
            </w:r>
            <w:r w:rsidR="0093016E" w:rsidRPr="002048FC">
              <w:rPr>
                <w:rFonts w:ascii="Courier New" w:hAnsi="Courier New" w:cs="Courier New"/>
                <w:b/>
                <w:bCs/>
              </w:rPr>
              <w:t>ffans_InheritClassVars</w:t>
            </w:r>
          </w:p>
          <w:p w14:paraId="350B00D7" w14:textId="4749C245" w:rsidR="0093016E" w:rsidRPr="002048FC" w:rsidRDefault="0093016E" w:rsidP="003F7988">
            <w:pPr>
              <w:rPr>
                <w:rFonts w:ascii="Courier New" w:hAnsi="Courier New" w:cs="Courier New"/>
              </w:rPr>
            </w:pPr>
            <w:r w:rsidRPr="002048FC">
              <w:rPr>
                <w:rFonts w:ascii="Courier New" w:hAnsi="Courier New" w:cs="Courier New"/>
              </w:rPr>
              <w:t>‘random’</w:t>
            </w:r>
            <w:r w:rsidR="001F0150">
              <w:rPr>
                <w:rFonts w:ascii="Courier New" w:hAnsi="Courier New" w:cs="Courier New"/>
              </w:rPr>
              <w:t>,</w:t>
            </w:r>
            <w:r w:rsidRPr="002048FC">
              <w:rPr>
                <w:rFonts w:ascii="Courier New" w:hAnsi="Courier New" w:cs="Courier New"/>
              </w:rPr>
              <w:t xml:space="preserve"> ‘Hindex’</w:t>
            </w:r>
            <w:r w:rsidR="001F0150">
              <w:rPr>
                <w:rFonts w:ascii="Courier New" w:hAnsi="Courier New" w:cs="Courier New"/>
              </w:rPr>
              <w:t>, or ‘mother’</w:t>
            </w:r>
          </w:p>
        </w:tc>
        <w:tc>
          <w:tcPr>
            <w:tcW w:w="7470" w:type="dxa"/>
            <w:tcBorders>
              <w:top w:val="single" w:sz="4" w:space="0" w:color="000000"/>
              <w:left w:val="single" w:sz="4" w:space="0" w:color="000000"/>
              <w:bottom w:val="single" w:sz="4" w:space="0" w:color="000000"/>
              <w:right w:val="single" w:sz="4" w:space="0" w:color="000000"/>
            </w:tcBorders>
          </w:tcPr>
          <w:p w14:paraId="022C1685" w14:textId="37E5EEE4" w:rsidR="0093016E" w:rsidRPr="002048FC" w:rsidRDefault="0093016E" w:rsidP="003F7988">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r w:rsidR="00F764D9">
              <w:rPr>
                <w:rFonts w:ascii="Courier New" w:hAnsi="Courier New" w:cs="Courier New"/>
              </w:rPr>
              <w:t>If multiple classvars files are specified, mutation options are unavailable.</w:t>
            </w:r>
          </w:p>
          <w:p w14:paraId="70689AB2" w14:textId="1C376563" w:rsidR="0093016E" w:rsidRPr="002048FC" w:rsidRDefault="0093016E" w:rsidP="003F7988">
            <w:pPr>
              <w:pStyle w:val="ListParagraph"/>
              <w:numPr>
                <w:ilvl w:val="0"/>
                <w:numId w:val="48"/>
              </w:numPr>
              <w:rPr>
                <w:rFonts w:ascii="Courier New" w:hAnsi="Courier New" w:cs="Courier New"/>
              </w:rPr>
            </w:pPr>
            <w:r w:rsidRPr="002048FC">
              <w:rPr>
                <w:rFonts w:ascii="Courier New" w:hAnsi="Courier New" w:cs="Courier New"/>
              </w:rPr>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791A689C" w14:textId="77777777" w:rsidR="0093016E"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p w14:paraId="3AB3D8C6" w14:textId="1C8D7EDA" w:rsidR="001F0150" w:rsidRPr="002048FC" w:rsidRDefault="001F0150" w:rsidP="00A61930">
            <w:pPr>
              <w:pStyle w:val="ListParagraph"/>
              <w:numPr>
                <w:ilvl w:val="0"/>
                <w:numId w:val="48"/>
              </w:numPr>
              <w:rPr>
                <w:rFonts w:ascii="Courier New" w:hAnsi="Courier New" w:cs="Courier New"/>
              </w:rPr>
            </w:pPr>
            <w:r>
              <w:rPr>
                <w:rFonts w:ascii="Courier New" w:hAnsi="Courier New" w:cs="Courier New"/>
              </w:rPr>
              <w:t>All offspring inherit the mother’s classvars, useful for Myy applications.</w:t>
            </w:r>
          </w:p>
        </w:tc>
      </w:tr>
      <w:tr w:rsidR="002048FC" w:rsidRPr="002048FC" w14:paraId="07967B3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F7988">
            <w:pPr>
              <w:rPr>
                <w:rFonts w:ascii="Courier New" w:hAnsi="Courier New" w:cs="Courier New"/>
                <w:b/>
                <w:bCs/>
              </w:rPr>
            </w:pPr>
            <w:r w:rsidRPr="002048FC">
              <w:rPr>
                <w:rFonts w:ascii="Courier New" w:hAnsi="Courier New" w:cs="Courier New"/>
                <w:b/>
                <w:bCs/>
              </w:rPr>
              <w:t>equalClutchSize</w:t>
            </w:r>
          </w:p>
          <w:p w14:paraId="15781AA5" w14:textId="411D6569"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179DC9E6" w:rsidR="0093016E" w:rsidRPr="002048FC" w:rsidRDefault="00E92772"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ll have </w:t>
            </w:r>
            <w:r w:rsidR="0093016E" w:rsidRPr="002048FC">
              <w:rPr>
                <w:rFonts w:ascii="Courier New" w:hAnsi="Courier New" w:cs="Courier New"/>
              </w:rPr>
              <w:t>equal clutch size.</w:t>
            </w:r>
          </w:p>
          <w:p w14:paraId="75D455D6" w14:textId="77777777"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xml:space="preserve">’ = 3 with fecundity value of 2, then with an </w:t>
            </w:r>
            <w:r w:rsidRPr="002048FC">
              <w:rPr>
                <w:rFonts w:ascii="Courier New" w:hAnsi="Courier New" w:cs="Courier New"/>
              </w:rPr>
              <w:lastRenderedPageBreak/>
              <w:t>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106E3E5" w:rsidR="0093016E" w:rsidRDefault="00257D4E" w:rsidP="003F7988">
            <w:pPr>
              <w:rPr>
                <w:rFonts w:ascii="Courier New" w:hAnsi="Courier New" w:cs="Courier New"/>
                <w:b/>
                <w:bCs/>
              </w:rPr>
            </w:pPr>
            <w:r>
              <w:rPr>
                <w:rFonts w:ascii="Courier New" w:hAnsi="Courier New" w:cs="Courier New"/>
                <w:b/>
                <w:bCs/>
              </w:rPr>
              <w:lastRenderedPageBreak/>
              <w:t>Egg_Freq_Mean,</w:t>
            </w:r>
          </w:p>
          <w:p w14:paraId="304C33B8" w14:textId="6ECC7B70" w:rsidR="00257D4E" w:rsidRPr="002048FC" w:rsidRDefault="00257D4E" w:rsidP="003F7988">
            <w:pPr>
              <w:rPr>
                <w:rFonts w:ascii="Courier New" w:hAnsi="Courier New" w:cs="Courier New"/>
                <w:b/>
                <w:bCs/>
              </w:rPr>
            </w:pPr>
            <w:r>
              <w:rPr>
                <w:rFonts w:ascii="Courier New" w:hAnsi="Courier New" w:cs="Courier New"/>
                <w:b/>
                <w:bCs/>
              </w:rPr>
              <w:t>Egg_Freq_StDev</w:t>
            </w:r>
          </w:p>
          <w:p w14:paraId="60DCF585" w14:textId="037F55FD" w:rsidR="0093016E" w:rsidRPr="002048FC" w:rsidRDefault="00257D4E" w:rsidP="003F7988">
            <w:pPr>
              <w:rPr>
                <w:rFonts w:ascii="Courier New" w:hAnsi="Courier New" w:cs="Courier New"/>
              </w:rPr>
            </w:pPr>
            <w:r>
              <w:rPr>
                <w:rFonts w:ascii="Courier New" w:hAnsi="Courier New" w:cs="Courier New"/>
              </w:rPr>
              <w:t>[</w:t>
            </w:r>
            <w:r w:rsidR="006D29C1">
              <w:rPr>
                <w:rFonts w:ascii="Courier New" w:hAnsi="Courier New" w:cs="Courier New"/>
              </w:rPr>
              <w:t>0-X</w:t>
            </w:r>
            <w:r>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28F28F06" w:rsidR="00257D4E" w:rsidRPr="002048FC" w:rsidRDefault="00257D4E" w:rsidP="00A61930">
            <w:pPr>
              <w:rPr>
                <w:rFonts w:ascii="Courier New" w:hAnsi="Courier New" w:cs="Courier New"/>
              </w:rPr>
            </w:pPr>
            <w:r>
              <w:rPr>
                <w:rFonts w:ascii="Courier New" w:hAnsi="Courier New" w:cs="Courier New"/>
              </w:rPr>
              <w:t xml:space="preserve">Egg lay events will </w:t>
            </w:r>
            <w:r w:rsidRPr="002048FC">
              <w:rPr>
                <w:rFonts w:ascii="Courier New" w:hAnsi="Courier New" w:cs="Courier New"/>
              </w:rPr>
              <w:t xml:space="preserve">occur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value with given standard deviation. If a nonzero value is placed in </w:t>
            </w:r>
            <w:r w:rsidRPr="00FD10D3">
              <w:rPr>
                <w:rFonts w:ascii="Courier New" w:hAnsi="Courier New" w:cs="Courier New"/>
                <w:b/>
                <w:bCs/>
              </w:rPr>
              <w:t>Egg_</w:t>
            </w:r>
            <w:r>
              <w:rPr>
                <w:rFonts w:ascii="Courier New" w:hAnsi="Courier New" w:cs="Courier New"/>
                <w:b/>
                <w:bCs/>
              </w:rPr>
              <w:t>Freq</w:t>
            </w:r>
            <w:r w:rsidRPr="00FD10D3">
              <w:rPr>
                <w:rFonts w:ascii="Courier New" w:hAnsi="Courier New" w:cs="Courier New"/>
                <w:b/>
                <w:bCs/>
              </w:rPr>
              <w:t>_StDe</w:t>
            </w:r>
            <w:r>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with given standard deviation). </w:t>
            </w:r>
            <w:r>
              <w:rPr>
                <w:rFonts w:ascii="Courier New" w:hAnsi="Courier New" w:cs="Courier New"/>
              </w:rPr>
              <w:t xml:space="preserve">Enter a value &lt; 1 and e.g., </w:t>
            </w:r>
            <w:r w:rsidRPr="002048FC">
              <w:rPr>
                <w:rFonts w:ascii="Courier New" w:hAnsi="Courier New" w:cs="Courier New"/>
              </w:rPr>
              <w:t xml:space="preserve">0.5 would mean that a mature female will lay eggs every other year. </w:t>
            </w:r>
            <w:r>
              <w:rPr>
                <w:rFonts w:ascii="Courier New" w:hAnsi="Courier New" w:cs="Courier New"/>
              </w:rPr>
              <w:t>A value &gt; 1 would mean that a mature female will lay more than 1 time per year.</w:t>
            </w:r>
            <w:r w:rsidR="00631E10">
              <w:rPr>
                <w:rFonts w:ascii="Courier New" w:hAnsi="Courier New" w:cs="Courier New"/>
              </w:rPr>
              <w:t xml:space="preserve"> Note that this draw occurs for every individual – initialized, new mature, eggs/frys/new age 0s, and added individuals.</w:t>
            </w:r>
          </w:p>
        </w:tc>
      </w:tr>
      <w:tr w:rsidR="002048FC" w:rsidRPr="002048FC" w14:paraId="3BE896F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F7988">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F7988">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F7988">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F7988">
            <w:pPr>
              <w:rPr>
                <w:rFonts w:ascii="Courier New" w:hAnsi="Courier New" w:cs="Courier New"/>
              </w:rPr>
            </w:pPr>
          </w:p>
          <w:p w14:paraId="3F4DAE0C"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F7988">
            <w:pPr>
              <w:rPr>
                <w:rFonts w:ascii="Courier New" w:hAnsi="Courier New" w:cs="Courier New"/>
                <w:i/>
              </w:rPr>
            </w:pPr>
          </w:p>
          <w:p w14:paraId="7A11529F"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F7988">
            <w:pPr>
              <w:rPr>
                <w:rFonts w:ascii="Courier New" w:hAnsi="Courier New" w:cs="Courier New"/>
              </w:rPr>
            </w:pPr>
          </w:p>
        </w:tc>
      </w:tr>
      <w:tr w:rsidR="002048FC" w:rsidRPr="002048FC" w14:paraId="402BCDF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F7988">
            <w:pPr>
              <w:rPr>
                <w:rFonts w:ascii="Courier New" w:hAnsi="Courier New" w:cs="Courier New"/>
              </w:rPr>
            </w:pPr>
            <w:r w:rsidRPr="002048FC">
              <w:rPr>
                <w:rFonts w:ascii="Courier New" w:hAnsi="Courier New" w:cs="Courier New"/>
                <w:b/>
                <w:bCs/>
              </w:rPr>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F7988">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F7988">
            <w:pPr>
              <w:rPr>
                <w:rFonts w:ascii="Courier New" w:hAnsi="Courier New" w:cs="Courier New"/>
                <w:b/>
                <w:bCs/>
              </w:rPr>
            </w:pPr>
            <w:r w:rsidRPr="002048FC">
              <w:rPr>
                <w:rFonts w:ascii="Courier New" w:hAnsi="Courier New" w:cs="Courier New"/>
                <w:b/>
                <w:bCs/>
              </w:rPr>
              <w:t>Egg_Mortality_StDev</w:t>
            </w:r>
          </w:p>
          <w:p w14:paraId="4A35F406" w14:textId="4119C2DB" w:rsidR="0093016E" w:rsidRPr="002048FC" w:rsidRDefault="00765039" w:rsidP="003F7988">
            <w:pPr>
              <w:rPr>
                <w:rFonts w:ascii="Courier New" w:hAnsi="Courier New" w:cs="Courier New"/>
              </w:rPr>
            </w:pPr>
            <w:r>
              <w:rPr>
                <w:rFonts w:ascii="Courier New" w:hAnsi="Courier New" w:cs="Courier New"/>
              </w:rPr>
              <w:t xml:space="preserve">[0-1], e.g.,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62</w:t>
            </w:r>
            <w:r w:rsidR="00957CDF" w:rsidRPr="002048FC">
              <w:rPr>
                <w:rFonts w:ascii="Courier New" w:hAnsi="Courier New" w:cs="Courier New"/>
              </w:rPr>
              <w:t>’</w:t>
            </w:r>
            <w:r w:rsidR="0093016E" w:rsidRPr="002048FC">
              <w:rPr>
                <w:rFonts w:ascii="Courier New" w:hAnsi="Courier New" w:cs="Courier New"/>
              </w:rPr>
              <w:t xml:space="preserve">,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18</w:t>
            </w:r>
            <w:r w:rsidR="00957CDF"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2BC5F86B" w:rsidR="0093016E" w:rsidRPr="002048FC" w:rsidRDefault="0093016E" w:rsidP="003F7988">
            <w:pPr>
              <w:rPr>
                <w:rFonts w:ascii="Courier New" w:hAnsi="Courier New" w:cs="Courier New"/>
                <w:b/>
                <w:bCs/>
              </w:rPr>
            </w:pPr>
            <w:r w:rsidRPr="002048FC">
              <w:rPr>
                <w:rFonts w:ascii="Courier New" w:hAnsi="Courier New" w:cs="Courier New"/>
                <w:b/>
                <w:bCs/>
              </w:rPr>
              <w:lastRenderedPageBreak/>
              <w:t>Egg_FemaleP</w:t>
            </w:r>
            <w:r w:rsidR="00765039">
              <w:rPr>
                <w:rFonts w:ascii="Courier New" w:hAnsi="Courier New" w:cs="Courier New"/>
                <w:b/>
                <w:bCs/>
              </w:rPr>
              <w:t>rob</w:t>
            </w:r>
          </w:p>
          <w:p w14:paraId="79D716B0" w14:textId="535E7349" w:rsidR="0093016E" w:rsidRPr="002048FC" w:rsidRDefault="0093016E" w:rsidP="003F7988">
            <w:pPr>
              <w:rPr>
                <w:rFonts w:ascii="Courier New" w:hAnsi="Courier New" w:cs="Courier New"/>
              </w:rPr>
            </w:pPr>
            <w:r w:rsidRPr="002048FC">
              <w:rPr>
                <w:rFonts w:ascii="Courier New" w:hAnsi="Courier New" w:cs="Courier New"/>
              </w:rPr>
              <w:t>[0-1]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5F3E8B43" w:rsidR="0093016E" w:rsidRPr="006F372D" w:rsidRDefault="007B496C" w:rsidP="006F372D">
            <w:pPr>
              <w:pStyle w:val="ListParagraph"/>
              <w:numPr>
                <w:ilvl w:val="0"/>
                <w:numId w:val="58"/>
              </w:numPr>
              <w:rPr>
                <w:rFonts w:ascii="Courier New" w:hAnsi="Courier New" w:cs="Courier New"/>
              </w:rPr>
            </w:pPr>
            <w:r>
              <w:rPr>
                <w:rFonts w:ascii="Courier New" w:hAnsi="Courier New" w:cs="Courier New"/>
              </w:rPr>
              <w:t xml:space="preserve">[0-1] </w:t>
            </w:r>
            <w:r w:rsidR="00147AEB" w:rsidRPr="006F372D">
              <w:rPr>
                <w:rFonts w:ascii="Courier New" w:hAnsi="Courier New" w:cs="Courier New"/>
              </w:rPr>
              <w:t>Defines</w:t>
            </w:r>
            <w:r w:rsidR="0093016E" w:rsidRPr="006F372D">
              <w:rPr>
                <w:rFonts w:ascii="Courier New" w:hAnsi="Courier New" w:cs="Courier New"/>
              </w:rPr>
              <w:t xml:space="preserve"> sex ratio at birth (for eggs</w:t>
            </w:r>
            <w:r w:rsidR="00147AEB" w:rsidRPr="006F372D">
              <w:rPr>
                <w:rFonts w:ascii="Courier New" w:hAnsi="Courier New" w:cs="Courier New"/>
              </w:rPr>
              <w:t>/litter</w:t>
            </w:r>
            <w:r w:rsidR="0093016E" w:rsidRPr="006F372D">
              <w:rPr>
                <w:rFonts w:ascii="Courier New" w:hAnsi="Courier New" w:cs="Courier New"/>
              </w:rPr>
              <w:t xml:space="preserve">) and is the </w:t>
            </w:r>
            <w:r w:rsidR="00B21CC7" w:rsidRPr="006F372D">
              <w:rPr>
                <w:rFonts w:ascii="Courier New" w:hAnsi="Courier New" w:cs="Courier New"/>
              </w:rPr>
              <w:t xml:space="preserve">probability </w:t>
            </w:r>
            <w:r w:rsidR="000D1EEE">
              <w:rPr>
                <w:rFonts w:ascii="Courier New" w:hAnsi="Courier New" w:cs="Courier New"/>
              </w:rPr>
              <w:t>that an individual</w:t>
            </w:r>
            <w:r w:rsidR="0093016E" w:rsidRPr="006F372D">
              <w:rPr>
                <w:rFonts w:ascii="Courier New" w:hAnsi="Courier New" w:cs="Courier New"/>
              </w:rPr>
              <w:t xml:space="preserve"> born in </w:t>
            </w:r>
            <w:r w:rsidR="000D1EEE">
              <w:rPr>
                <w:rFonts w:ascii="Courier New" w:hAnsi="Courier New" w:cs="Courier New"/>
              </w:rPr>
              <w:t xml:space="preserve">a </w:t>
            </w:r>
            <w:r w:rsidR="0093016E" w:rsidRPr="006F372D">
              <w:rPr>
                <w:rFonts w:ascii="Courier New" w:hAnsi="Courier New" w:cs="Courier New"/>
              </w:rPr>
              <w:t>litter</w:t>
            </w:r>
            <w:r w:rsidR="000D1EEE">
              <w:rPr>
                <w:rFonts w:ascii="Courier New" w:hAnsi="Courier New" w:cs="Courier New"/>
              </w:rPr>
              <w:t xml:space="preserve"> will be female</w:t>
            </w:r>
            <w:r w:rsidR="0093016E" w:rsidRPr="006F372D">
              <w:rPr>
                <w:rFonts w:ascii="Courier New" w:hAnsi="Courier New" w:cs="Courier New"/>
              </w:rPr>
              <w:t xml:space="preserve"> (1 – ‘Egg_FemaleP</w:t>
            </w:r>
            <w:r w:rsidR="00B21CC7" w:rsidRPr="006F372D">
              <w:rPr>
                <w:rFonts w:ascii="Courier New" w:hAnsi="Courier New" w:cs="Courier New"/>
              </w:rPr>
              <w:t>rob</w:t>
            </w:r>
            <w:r w:rsidR="0093016E" w:rsidRPr="006F372D">
              <w:rPr>
                <w:rFonts w:ascii="Courier New" w:hAnsi="Courier New" w:cs="Courier New"/>
              </w:rPr>
              <w:t xml:space="preserve">’ gives the </w:t>
            </w:r>
            <w:r w:rsidR="00B21CC7" w:rsidRPr="006F372D">
              <w:rPr>
                <w:rFonts w:ascii="Courier New" w:hAnsi="Courier New" w:cs="Courier New"/>
              </w:rPr>
              <w:t xml:space="preserve">probability of </w:t>
            </w:r>
            <w:r w:rsidR="0093016E" w:rsidRPr="006F372D">
              <w:rPr>
                <w:rFonts w:ascii="Courier New" w:hAnsi="Courier New" w:cs="Courier New"/>
              </w:rPr>
              <w:t xml:space="preserve">males born in the litter).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6" w:name="_Toc108193991"/>
            <w:r w:rsidRPr="002048FC">
              <w:t>Genetic options</w:t>
            </w:r>
            <w:bookmarkEnd w:id="26"/>
          </w:p>
        </w:tc>
      </w:tr>
      <w:tr w:rsidR="002048FC" w:rsidRPr="002048FC" w14:paraId="493CC4E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F7988">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F7988">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F7988">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F7988">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F7988">
            <w:pPr>
              <w:rPr>
                <w:rFonts w:ascii="Courier New" w:hAnsi="Courier New" w:cs="Courier New"/>
                <w:b/>
                <w:bCs/>
              </w:rPr>
            </w:pPr>
            <w:r w:rsidRPr="002048FC">
              <w:rPr>
                <w:rFonts w:ascii="Courier New" w:hAnsi="Courier New" w:cs="Courier New"/>
                <w:b/>
                <w:bCs/>
              </w:rPr>
              <w:t>a</w:t>
            </w:r>
            <w:r w:rsidR="0093016E" w:rsidRPr="002048FC">
              <w:rPr>
                <w:rFonts w:ascii="Courier New" w:hAnsi="Courier New" w:cs="Courier New"/>
                <w:b/>
                <w:bCs/>
              </w:rPr>
              <w:t>lleles</w:t>
            </w:r>
          </w:p>
          <w:p w14:paraId="4A09EAE3" w14:textId="1593D32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F7988">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F7988">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F7988">
            <w:pPr>
              <w:rPr>
                <w:rFonts w:ascii="Courier New" w:hAnsi="Courier New" w:cs="Courier New"/>
              </w:rPr>
            </w:pPr>
          </w:p>
          <w:p w14:paraId="2CDC06C0" w14:textId="77777777" w:rsidR="0093016E" w:rsidRPr="002048FC" w:rsidRDefault="0093016E" w:rsidP="003F7988">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random_var must be used in the </w:t>
            </w:r>
            <w:r w:rsidRPr="002048FC">
              <w:rPr>
                <w:rFonts w:ascii="Courier New" w:hAnsi="Courier New" w:cs="Courier New"/>
              </w:rPr>
              <w:lastRenderedPageBreak/>
              <w:t xml:space="preserve">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uterate</w:t>
            </w:r>
          </w:p>
          <w:p w14:paraId="365B9D6B" w14:textId="2F580FD4" w:rsidR="0093016E" w:rsidRPr="002048FC" w:rsidRDefault="0093016E" w:rsidP="003F7988">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F7988">
            <w:pPr>
              <w:rPr>
                <w:rFonts w:ascii="Courier New" w:hAnsi="Courier New" w:cs="Courier New"/>
              </w:rPr>
            </w:pPr>
          </w:p>
        </w:tc>
      </w:tr>
      <w:tr w:rsidR="002048FC" w:rsidRPr="002048FC" w14:paraId="2187CA8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F7988">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F7988">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F7988">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F7988">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F7988">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F7988">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7" w:name="_Toc108193992"/>
            <w:r w:rsidRPr="002048FC">
              <w:t>Spatial selection options</w:t>
            </w:r>
            <w:bookmarkEnd w:id="27"/>
          </w:p>
        </w:tc>
      </w:tr>
      <w:tr w:rsidR="002048FC" w:rsidRPr="002048FC" w14:paraId="30EF0BB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F7988">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F7988">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F7988">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F7988">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F7988">
            <w:pPr>
              <w:rPr>
                <w:rFonts w:ascii="Courier New" w:hAnsi="Courier New" w:cs="Courier New"/>
                <w:color w:val="000000" w:themeColor="text1"/>
                <w:sz w:val="24"/>
                <w:szCs w:val="24"/>
              </w:rPr>
            </w:pPr>
            <w:r w:rsidRPr="002048FC">
              <w:rPr>
                <w:rFonts w:ascii="Courier New" w:hAnsi="Courier New" w:cs="Courier New"/>
              </w:rPr>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lastRenderedPageBreak/>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F7988">
            <w:pPr>
              <w:rPr>
                <w:rFonts w:ascii="Courier New" w:hAnsi="Courier New" w:cs="Courier New"/>
              </w:rPr>
            </w:pPr>
          </w:p>
          <w:p w14:paraId="52DF54AF" w14:textId="7777777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F7988">
            <w:pPr>
              <w:rPr>
                <w:rFonts w:ascii="Courier New" w:hAnsi="Courier New" w:cs="Courier New"/>
              </w:rPr>
            </w:pPr>
            <w:r w:rsidRPr="002048FC">
              <w:rPr>
                <w:rFonts w:ascii="Courier New" w:hAnsi="Courier New" w:cs="Courier New"/>
              </w:rPr>
              <w:lastRenderedPageBreak/>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3F7988">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lastRenderedPageBreak/>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3F7988">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lastRenderedPageBreak/>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F7988">
            <w:pPr>
              <w:pStyle w:val="ListParagraph"/>
              <w:rPr>
                <w:rFonts w:ascii="Courier New" w:hAnsi="Courier New" w:cs="Courier New"/>
              </w:rPr>
            </w:pPr>
          </w:p>
          <w:p w14:paraId="15B520F6" w14:textId="77777777" w:rsidR="0093016E" w:rsidRPr="002048FC" w:rsidRDefault="0093016E" w:rsidP="003F7988">
            <w:pPr>
              <w:pStyle w:val="ListParagraph"/>
              <w:rPr>
                <w:rFonts w:ascii="Courier New" w:hAnsi="Courier New" w:cs="Courier New"/>
              </w:rPr>
            </w:pPr>
          </w:p>
          <w:p w14:paraId="60BE2DEC"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F7988">
            <w:pPr>
              <w:pStyle w:val="ListParagraph"/>
              <w:rPr>
                <w:rFonts w:ascii="Courier New" w:hAnsi="Courier New" w:cs="Courier New"/>
              </w:rPr>
            </w:pPr>
          </w:p>
          <w:p w14:paraId="342DBAA6"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F7988">
            <w:pPr>
              <w:pStyle w:val="ListParagraph"/>
              <w:rPr>
                <w:rFonts w:ascii="Courier New" w:hAnsi="Courier New" w:cs="Courier New"/>
              </w:rPr>
            </w:pPr>
          </w:p>
          <w:p w14:paraId="3C0BCFBD" w14:textId="1D11A3AC"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3F7988">
            <w:pPr>
              <w:pStyle w:val="ListParagraph"/>
              <w:numPr>
                <w:ilvl w:val="0"/>
                <w:numId w:val="31"/>
              </w:numPr>
              <w:spacing w:before="240"/>
              <w:rPr>
                <w:rFonts w:ascii="Courier New" w:hAnsi="Courier New" w:cs="Courier New"/>
              </w:rPr>
            </w:pPr>
            <w:r w:rsidRPr="002048FC">
              <w:rPr>
                <w:rFonts w:ascii="Courier New" w:hAnsi="Courier New" w:cs="Courier New"/>
              </w:rPr>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F7988">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F7988">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F7988">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F7988">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F7988">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F7988">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F7988">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F7988">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F7988">
            <w:pPr>
              <w:rPr>
                <w:rFonts w:ascii="Courier New" w:hAnsi="Courier New" w:cs="Courier New"/>
              </w:rPr>
            </w:pPr>
            <w:r>
              <w:rPr>
                <w:rFonts w:ascii="Courier New" w:hAnsi="Courier New" w:cs="Courier New"/>
              </w:rPr>
              <w:t>‘Out_{age}’</w:t>
            </w:r>
          </w:p>
          <w:p w14:paraId="5BC5ECED" w14:textId="4185553C" w:rsidR="0093016E" w:rsidRPr="002048FC" w:rsidRDefault="001859EF" w:rsidP="003F7988">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F7988">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F7988">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F7988">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F7988">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F7988">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t xml:space="preserve">Note all or any of the timing options can be specified with ‘:’, e.g., Out:Back:Eggs would apply selection at every instance. </w:t>
            </w:r>
          </w:p>
        </w:tc>
      </w:tr>
      <w:tr w:rsidR="00F62DEE" w:rsidRPr="002048FC" w14:paraId="07B0B46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F7988">
            <w:pPr>
              <w:rPr>
                <w:rFonts w:ascii="Courier New" w:hAnsi="Courier New" w:cs="Courier New"/>
                <w:b/>
                <w:bCs/>
              </w:rPr>
            </w:pPr>
            <w:r>
              <w:rPr>
                <w:rFonts w:ascii="Courier New" w:hAnsi="Courier New" w:cs="Courier New"/>
                <w:b/>
                <w:bCs/>
              </w:rPr>
              <w:t>betaFile_selection</w:t>
            </w:r>
          </w:p>
          <w:p w14:paraId="2C41D51D" w14:textId="77777777" w:rsidR="00F62DEE" w:rsidRDefault="00F62DEE" w:rsidP="003F7988">
            <w:pPr>
              <w:rPr>
                <w:rFonts w:ascii="Courier New" w:hAnsi="Courier New" w:cs="Courier New"/>
              </w:rPr>
            </w:pPr>
            <w:r>
              <w:rPr>
                <w:rFonts w:ascii="Courier New" w:hAnsi="Courier New" w:cs="Courier New"/>
              </w:rPr>
              <w:t>‘N’</w:t>
            </w:r>
          </w:p>
          <w:p w14:paraId="1D3C913C" w14:textId="046F6BFC" w:rsidR="00F62DEE" w:rsidRPr="00F62DEE" w:rsidRDefault="00F62DEE" w:rsidP="003F7988">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F7988">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8" w:name="_Toc108193993"/>
            <w:r w:rsidRPr="002048FC">
              <w:lastRenderedPageBreak/>
              <w:t>Phenotypic Plasticity options</w:t>
            </w:r>
            <w:bookmarkEnd w:id="28"/>
          </w:p>
        </w:tc>
      </w:tr>
      <w:tr w:rsidR="002048FC" w:rsidRPr="002048FC" w14:paraId="0801BCC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F7988">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9" w:name="_Toc103704652"/>
            <w:bookmarkStart w:id="30" w:name="_Toc103704974"/>
            <w:bookmarkStart w:id="31" w:name="_Toc103704653"/>
            <w:bookmarkStart w:id="32" w:name="_Toc40185347"/>
            <w:r>
              <w:rPr>
                <w:rFonts w:ascii="Courier New" w:hAnsi="Courier New" w:cs="Courier New"/>
                <w:bCs/>
                <w:iCs/>
                <w:color w:val="000000" w:themeColor="text1"/>
              </w:rPr>
              <w:t>‘{signal type}_{allele response}_{response reduction}’</w:t>
            </w:r>
            <w:bookmarkEnd w:id="29"/>
            <w:bookmarkEnd w:id="30"/>
            <w:bookmarkEnd w:id="31"/>
            <w:bookmarkEnd w:id="32"/>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F7988">
            <w:pPr>
              <w:rPr>
                <w:rFonts w:ascii="Courier New" w:hAnsi="Courier New" w:cs="Courier New"/>
                <w:b/>
                <w:iCs/>
              </w:rPr>
            </w:pPr>
            <w:r w:rsidRPr="00587AE5">
              <w:rPr>
                <w:rFonts w:ascii="Courier New" w:hAnsi="Courier New" w:cs="Courier New"/>
                <w:b/>
                <w:iCs/>
                <w:color w:val="000000" w:themeColor="text1"/>
              </w:rPr>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F7988">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F7988">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F7988">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w:t>
            </w:r>
            <w:r w:rsidRPr="003A3877">
              <w:rPr>
                <w:rFonts w:ascii="Courier New" w:hAnsi="Courier New" w:cs="Courier New"/>
                <w:color w:val="000000" w:themeColor="text1"/>
              </w:rPr>
              <w:lastRenderedPageBreak/>
              <w:t xml:space="preserve">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F7988">
            <w:pPr>
              <w:rPr>
                <w:b/>
              </w:rPr>
            </w:pPr>
            <w:bookmarkStart w:id="33" w:name="_Toc103704654"/>
            <w:r w:rsidRPr="002048FC">
              <w:rPr>
                <w:rFonts w:ascii="Courier New" w:hAnsi="Courier New" w:cs="Courier New"/>
                <w:b/>
                <w:iCs/>
              </w:rPr>
              <w:lastRenderedPageBreak/>
              <w:t>startPlasticgene</w:t>
            </w:r>
          </w:p>
          <w:p w14:paraId="76D1ED67" w14:textId="0BC08CF1" w:rsidR="0093016E" w:rsidRPr="002048FC" w:rsidRDefault="00885FFA" w:rsidP="003F7988">
            <w:bookmarkStart w:id="34" w:name="_Toc103704655"/>
            <w:bookmarkEnd w:id="33"/>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4"/>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F7988">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F7988">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F7988">
            <w:pPr>
              <w:rPr>
                <w:b/>
              </w:rPr>
            </w:pPr>
            <w:bookmarkStart w:id="35" w:name="_Toc103704656"/>
            <w:r w:rsidRPr="002048FC">
              <w:rPr>
                <w:rFonts w:ascii="Courier New" w:hAnsi="Courier New" w:cs="Courier New"/>
                <w:b/>
                <w:iCs/>
              </w:rPr>
              <w:t>implementPlasticgene</w:t>
            </w:r>
          </w:p>
          <w:p w14:paraId="4ECDEB1B" w14:textId="24F7D4A4" w:rsidR="0093016E" w:rsidRPr="002048FC" w:rsidRDefault="0093016E" w:rsidP="003F7988">
            <w:bookmarkStart w:id="36" w:name="_Toc103704657"/>
            <w:bookmarkEnd w:id="35"/>
            <w:r w:rsidRPr="002048FC">
              <w:rPr>
                <w:rFonts w:ascii="Courier New" w:hAnsi="Courier New" w:cs="Courier New"/>
                <w:bCs/>
                <w:iCs/>
              </w:rPr>
              <w:t>‘Back’, ‘Out’,</w:t>
            </w:r>
            <w:bookmarkEnd w:id="36"/>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F7988">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7" w:name="_Toc108193994"/>
            <w:r w:rsidRPr="002048FC">
              <w:t>Infection options</w:t>
            </w:r>
            <w:bookmarkEnd w:id="37"/>
          </w:p>
        </w:tc>
      </w:tr>
      <w:tr w:rsidR="002048FC" w:rsidRPr="002048FC" w14:paraId="5422D0D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F7988">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F7988">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3F7988">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F7988">
            <w:pPr>
              <w:rPr>
                <w:rFonts w:ascii="Courier New" w:hAnsi="Courier New" w:cs="Courier New"/>
                <w:b/>
                <w:bCs/>
              </w:rPr>
            </w:pPr>
            <w:r w:rsidRPr="002048FC">
              <w:rPr>
                <w:rFonts w:ascii="Courier New" w:hAnsi="Courier New" w:cs="Courier New"/>
                <w:b/>
                <w:bCs/>
              </w:rPr>
              <w:t>t</w:t>
            </w:r>
            <w:r w:rsidR="0093016E" w:rsidRPr="002048FC">
              <w:rPr>
                <w:rFonts w:ascii="Courier New" w:hAnsi="Courier New" w:cs="Courier New"/>
                <w:b/>
                <w:bCs/>
              </w:rPr>
              <w:t>ransmissionprob</w:t>
            </w:r>
          </w:p>
          <w:p w14:paraId="17CE99B8" w14:textId="33730164" w:rsidR="0093016E" w:rsidRPr="002048FC" w:rsidRDefault="00765039" w:rsidP="003F7988">
            <w:pPr>
              <w:rPr>
                <w:rFonts w:ascii="Courier New" w:hAnsi="Courier New" w:cs="Courier New"/>
              </w:rPr>
            </w:pPr>
            <w:r>
              <w:rPr>
                <w:rFonts w:ascii="Courier New" w:hAnsi="Courier New" w:cs="Courier New"/>
              </w:rPr>
              <w:t>[0-1]</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9E0392E" w14:textId="77777777" w:rsidR="00504C70" w:rsidRDefault="00504C70" w:rsidP="00F351C1">
            <w:pPr>
              <w:pStyle w:val="Heading3"/>
            </w:pPr>
            <w:bookmarkStart w:id="38" w:name="_Toc108193995"/>
            <w:r w:rsidRPr="002048FC">
              <w:t>Growth options (see Section 1.</w:t>
            </w:r>
            <w:r w:rsidR="001669B3">
              <w:t>2</w:t>
            </w:r>
            <w:r w:rsidRPr="002048FC">
              <w:t>.1.6)</w:t>
            </w:r>
            <w:bookmarkEnd w:id="38"/>
          </w:p>
          <w:p w14:paraId="48779B3E" w14:textId="2021031C" w:rsidR="005F1CF2" w:rsidRPr="005F1CF2" w:rsidRDefault="005F1CF2" w:rsidP="000D1EEE">
            <w:pPr>
              <w:ind w:left="1425"/>
            </w:pPr>
            <w:r>
              <w:t xml:space="preserve">**Warning. If </w:t>
            </w:r>
            <w:r w:rsidR="000A026F">
              <w:t xml:space="preserve">value for cdevolveans points to fitness-based growth, </w:t>
            </w:r>
            <w:r>
              <w:t>growth parameter values present in the fitness columns in patchvars</w:t>
            </w:r>
            <w:r w:rsidR="000A026F">
              <w:t xml:space="preserve"> will </w:t>
            </w:r>
            <w:r w:rsidR="00EC523E">
              <w:t>be used and growth parameter values present here in popvars will be ignored</w:t>
            </w:r>
            <w:r>
              <w:t>.</w:t>
            </w:r>
          </w:p>
        </w:tc>
      </w:tr>
      <w:tr w:rsidR="002048FC" w:rsidRPr="002048FC" w14:paraId="381151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F7988">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F7988">
            <w:pPr>
              <w:rPr>
                <w:rFonts w:ascii="Courier New" w:hAnsi="Courier New" w:cs="Courier New"/>
              </w:rPr>
            </w:pPr>
            <w:r w:rsidRPr="002048FC">
              <w:rPr>
                <w:rFonts w:ascii="Courier New" w:hAnsi="Courier New" w:cs="Courier New"/>
              </w:rPr>
              <w:lastRenderedPageBreak/>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F7988">
            <w:pPr>
              <w:rPr>
                <w:rFonts w:ascii="Courier New" w:hAnsi="Courier New" w:cs="Courier New"/>
              </w:rPr>
            </w:pPr>
            <w:r w:rsidRPr="002048FC">
              <w:rPr>
                <w:rFonts w:ascii="Courier New" w:hAnsi="Courier New" w:cs="Courier New"/>
              </w:rPr>
              <w:lastRenderedPageBreak/>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w:t>
            </w:r>
            <w:r w:rsidR="0093016E" w:rsidRPr="002048FC">
              <w:rPr>
                <w:rFonts w:ascii="Courier New" w:hAnsi="Courier New" w:cs="Courier New"/>
              </w:rPr>
              <w:lastRenderedPageBreak/>
              <w:t>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4486E564" w:rsidR="0093016E" w:rsidRPr="002048FC" w:rsidRDefault="0093016E" w:rsidP="003F7988">
            <w:pPr>
              <w:rPr>
                <w:rFonts w:ascii="Courier New" w:hAnsi="Courier New" w:cs="Courier New"/>
                <w:b/>
                <w:bCs/>
              </w:rPr>
            </w:pPr>
            <w:r w:rsidRPr="002048FC">
              <w:rPr>
                <w:rFonts w:ascii="Courier New" w:hAnsi="Courier New" w:cs="Courier New"/>
                <w:b/>
                <w:bCs/>
              </w:rPr>
              <w:lastRenderedPageBreak/>
              <w:t>growth_Loo</w:t>
            </w:r>
            <w:r w:rsidR="005830E1">
              <w:rPr>
                <w:rFonts w:ascii="Courier New" w:hAnsi="Courier New" w:cs="Courier New"/>
                <w:b/>
                <w:bCs/>
              </w:rPr>
              <w:t>**</w:t>
            </w:r>
            <w:r w:rsidRPr="002048FC">
              <w:rPr>
                <w:rFonts w:ascii="Courier New" w:hAnsi="Courier New" w:cs="Courier New"/>
                <w:b/>
                <w:bCs/>
              </w:rPr>
              <w:t>,</w:t>
            </w:r>
          </w:p>
          <w:p w14:paraId="11882402" w14:textId="742317E9" w:rsidR="0093016E" w:rsidRPr="002048FC" w:rsidRDefault="0093016E" w:rsidP="003F7988">
            <w:pPr>
              <w:rPr>
                <w:rFonts w:ascii="Courier New" w:hAnsi="Courier New" w:cs="Courier New"/>
              </w:rPr>
            </w:pPr>
            <w:r w:rsidRPr="002048FC">
              <w:rPr>
                <w:rFonts w:ascii="Courier New" w:hAnsi="Courier New" w:cs="Courier New"/>
                <w:b/>
                <w:bCs/>
              </w:rPr>
              <w:t>growth_R0</w:t>
            </w:r>
            <w:r w:rsidR="005830E1">
              <w:rPr>
                <w:rFonts w:ascii="Courier New" w:hAnsi="Courier New" w:cs="Courier New"/>
                <w:b/>
                <w:bCs/>
              </w:rPr>
              <w:t>**</w:t>
            </w:r>
          </w:p>
          <w:p w14:paraId="4EC36E33" w14:textId="3AB01E53" w:rsidR="0093016E" w:rsidRPr="002048FC" w:rsidRDefault="0093016E" w:rsidP="003F7988">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F7988">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F7988">
            <w:pPr>
              <w:rPr>
                <w:rFonts w:ascii="Courier New" w:hAnsi="Courier New" w:cs="Courier New"/>
              </w:rPr>
            </w:pPr>
          </w:p>
          <w:p w14:paraId="7F38E228" w14:textId="15BBD140"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F7988">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F7988">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F7988">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F7988">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55E56984" w:rsidR="0093016E" w:rsidRPr="002048FC" w:rsidRDefault="0093016E" w:rsidP="003F7988">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r w:rsidR="005830E1">
              <w:rPr>
                <w:rFonts w:ascii="Courier New" w:hAnsi="Courier New" w:cs="Courier New"/>
                <w:b/>
                <w:bCs/>
              </w:rPr>
              <w:t>**</w:t>
            </w:r>
            <w:r w:rsidRPr="002048FC">
              <w:rPr>
                <w:rFonts w:ascii="Courier New" w:hAnsi="Courier New" w:cs="Courier New"/>
                <w:b/>
                <w:bCs/>
              </w:rPr>
              <w:t>,</w:t>
            </w:r>
          </w:p>
          <w:p w14:paraId="6A5B85EA" w14:textId="439C1747" w:rsidR="0093016E" w:rsidRPr="002048FC" w:rsidRDefault="0093016E" w:rsidP="003F7988">
            <w:pPr>
              <w:rPr>
                <w:rFonts w:ascii="Courier New" w:hAnsi="Courier New" w:cs="Courier New"/>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CV</w:t>
            </w:r>
            <w:r w:rsidR="005830E1">
              <w:rPr>
                <w:rFonts w:ascii="Courier New" w:hAnsi="Courier New" w:cs="Courier New"/>
                <w:b/>
                <w:bCs/>
              </w:rPr>
              <w:t>**</w:t>
            </w:r>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005830E1">
              <w:rPr>
                <w:rFonts w:ascii="Courier New" w:hAnsi="Courier New" w:cs="Courier New"/>
                <w:b/>
                <w:bCs/>
              </w:rPr>
              <w:t>**</w:t>
            </w:r>
          </w:p>
          <w:p w14:paraId="75B1BE66" w14:textId="06FB23CB"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F7988">
            <w:pPr>
              <w:rPr>
                <w:rFonts w:ascii="Courier New" w:hAnsi="Courier New" w:cs="Courier New"/>
              </w:rPr>
            </w:pPr>
            <w:r w:rsidRPr="002048FC">
              <w:rPr>
                <w:rFonts w:ascii="Courier New" w:hAnsi="Courier New" w:cs="Courier New"/>
              </w:rPr>
              <w:t>Fit parameters for incremental growth based on temperature. Temperature growth values are specified for two different migration stages (Temperature Out and Temperature Back) in the PatchVars.csv file. See section 1.3.1.6 for equations.</w:t>
            </w:r>
          </w:p>
          <w:p w14:paraId="09D99662" w14:textId="77777777" w:rsidR="0093016E" w:rsidRPr="002048FC" w:rsidRDefault="0093016E" w:rsidP="003F7988">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9" w:name="_Toc108193996"/>
            <w:r w:rsidRPr="003F4501">
              <w:rPr>
                <w:rFonts w:ascii="Courier New" w:hAnsi="Courier New" w:cs="Courier New"/>
                <w:b/>
                <w:iCs/>
                <w:color w:val="auto"/>
              </w:rPr>
              <w:t>Patch level controls – PatchVars.csv file</w:t>
            </w:r>
            <w:bookmarkEnd w:id="39"/>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1172DD03" w:rsidR="00152738" w:rsidRPr="002048FC" w:rsidRDefault="00AF6080" w:rsidP="0050613A">
            <w:pPr>
              <w:rPr>
                <w:rFonts w:ascii="Courier New" w:hAnsi="Courier New" w:cs="Courier New"/>
                <w:b/>
                <w:bCs/>
              </w:rPr>
            </w:pPr>
            <w:r w:rsidRPr="002048FC">
              <w:rPr>
                <w:rFonts w:ascii="Courier New" w:hAnsi="Courier New" w:cs="Courier New"/>
                <w:b/>
                <w:bCs/>
              </w:rPr>
              <w:t>K</w:t>
            </w:r>
            <w:r w:rsidR="0039691C" w:rsidRPr="0039691C">
              <w:rPr>
                <w:rFonts w:ascii="Courier New" w:hAnsi="Courier New" w:cs="Courier New"/>
                <w:b/>
                <w:bCs/>
                <w:vertAlign w:val="superscript"/>
              </w:rPr>
              <w:t>†</w:t>
            </w:r>
            <w:r w:rsidRPr="002048FC">
              <w:rPr>
                <w:rFonts w:ascii="Courier New" w:hAnsi="Courier New" w:cs="Courier New"/>
                <w:b/>
                <w:bCs/>
              </w:rPr>
              <w:t>, K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EFC8200" w:rsidR="00152738" w:rsidRPr="002048FC" w:rsidRDefault="00AF6080" w:rsidP="0050613A">
            <w:pPr>
              <w:rPr>
                <w:rFonts w:ascii="Courier New" w:hAnsi="Courier New" w:cs="Courier New"/>
                <w:b/>
                <w:bCs/>
              </w:rPr>
            </w:pPr>
            <w:r w:rsidRPr="002048FC">
              <w:rPr>
                <w:rFonts w:ascii="Courier New" w:hAnsi="Courier New" w:cs="Courier New"/>
                <w:b/>
                <w:bCs/>
              </w:rPr>
              <w:t>N0</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PatchVars_IntroducePopulation.csv as an example for how to implement this option. </w:t>
            </w:r>
          </w:p>
        </w:tc>
      </w:tr>
      <w:tr w:rsidR="002048FC" w:rsidRPr="002048FC" w14:paraId="13469F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lastRenderedPageBreak/>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multiple allele frequency files - This is achieved by using a ‘;’ to separate each file (e.g., allelefrequecyA.csv;allelefrequencyB.csv;allelefrequencyC.csv would randomly choose one of these 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w:t>
            </w:r>
            <w:r w:rsidRPr="002048FC">
              <w:rPr>
                <w:rFonts w:ascii="Courier New" w:hAnsi="Courier New" w:cs="Courier New"/>
              </w:rPr>
              <w:lastRenderedPageBreak/>
              <w:t xml:space="preserve">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273EC269" w14:textId="77777777" w:rsidR="000E13E6" w:rsidRDefault="005F188E" w:rsidP="005F188E">
            <w:pPr>
              <w:rPr>
                <w:rFonts w:ascii="Courier New" w:hAnsi="Courier New" w:cs="Courier New"/>
              </w:rPr>
            </w:pPr>
            <w:r w:rsidRPr="002048FC">
              <w:rPr>
                <w:rFonts w:ascii="Courier New" w:hAnsi="Courier New" w:cs="Courier New"/>
              </w:rPr>
              <w:t>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w:t>
            </w:r>
          </w:p>
          <w:p w14:paraId="013AF9A8" w14:textId="4409F480" w:rsidR="00152738" w:rsidRPr="002048FC" w:rsidRDefault="000E13E6" w:rsidP="005F188E">
            <w:pPr>
              <w:rPr>
                <w:rFonts w:ascii="Courier New" w:hAnsi="Courier New" w:cs="Courier New"/>
              </w:rPr>
            </w:pPr>
            <w:r>
              <w:rPr>
                <w:rFonts w:ascii="Courier New" w:hAnsi="Courier New" w:cs="Courier New"/>
                <w:b/>
                <w:bCs/>
              </w:rPr>
              <w:t xml:space="preserve">Warning: </w:t>
            </w:r>
            <w:r>
              <w:rPr>
                <w:rFonts w:ascii="Courier New" w:hAnsi="Courier New" w:cs="Courier New"/>
              </w:rPr>
              <w:t>ClassVars split by time with ‘|’ will only apply when introducing new individuals. In this case, the only values used will be the first 5 columns of ClassVars used for initializing individuals. All other ClassVars values will remain static.</w:t>
            </w:r>
            <w:r w:rsidR="005F188E" w:rsidRPr="002048FC">
              <w:rPr>
                <w:rFonts w:ascii="Courier New" w:hAnsi="Courier New" w:cs="Courier New"/>
              </w:rPr>
              <w:t xml:space="preserve"> </w:t>
            </w:r>
          </w:p>
        </w:tc>
      </w:tr>
      <w:tr w:rsidR="002048FC" w:rsidRPr="002048FC" w14:paraId="0F12435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01A91A4B"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ortality 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4B5D6ABA" w14:textId="4F6250AA" w:rsidR="00AF6080" w:rsidRPr="002048FC" w:rsidRDefault="00AF6080" w:rsidP="0050613A">
            <w:pPr>
              <w:rPr>
                <w:rFonts w:ascii="Courier New" w:hAnsi="Courier New" w:cs="Courier New"/>
                <w:b/>
                <w:bCs/>
              </w:rPr>
            </w:pPr>
            <w:r w:rsidRPr="002048FC">
              <w:rPr>
                <w:rFonts w:ascii="Courier New" w:hAnsi="Courier New" w:cs="Courier New"/>
                <w:b/>
                <w:bCs/>
              </w:rPr>
              <w:t>Mortality 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750C2043" w14:textId="334E6206" w:rsidR="00422E7A" w:rsidRPr="002048FC" w:rsidRDefault="00AF6080" w:rsidP="0050613A">
            <w:pPr>
              <w:rPr>
                <w:rFonts w:ascii="Courier New" w:hAnsi="Courier New" w:cs="Courier New"/>
                <w:b/>
                <w:bCs/>
              </w:rPr>
            </w:pPr>
            <w:r w:rsidRPr="002048FC">
              <w:rPr>
                <w:rFonts w:ascii="Courier New" w:hAnsi="Courier New" w:cs="Courier New"/>
                <w:b/>
                <w:bCs/>
              </w:rPr>
              <w:t>Mortality Eggs</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77ABCE6" w14:textId="7EDE582D" w:rsidR="00422E7A" w:rsidRPr="002048FC" w:rsidRDefault="00422E7A" w:rsidP="0050613A">
            <w:pPr>
              <w:rPr>
                <w:rFonts w:ascii="Courier New" w:hAnsi="Courier New" w:cs="Courier New"/>
              </w:rPr>
            </w:pPr>
            <w:r w:rsidRPr="002048FC">
              <w:rPr>
                <w:rFonts w:ascii="Courier New" w:hAnsi="Courier New" w:cs="Courier New"/>
              </w:rPr>
              <w:t>[0-1]</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172289FD"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 - mortality percentage [0-1] applied to each patch in the rearing/overwintering/foraging (out), spawning (back) stage, or egg/litter stage (eggs).</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2F6F812B"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Note that there is also a population wide level consideration on egg mortality (see below) in PopVars file. If used together, events will be considered mutually exclusive (additive).</w:t>
            </w:r>
          </w:p>
        </w:tc>
      </w:tr>
      <w:tr w:rsidR="00152738" w:rsidRPr="002048FC" w14:paraId="48AF2C1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09BD640D"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1B400F1" w:rsidR="00152738" w:rsidRPr="002048FC" w:rsidRDefault="00AF6080" w:rsidP="0050613A">
            <w:pPr>
              <w:rPr>
                <w:rFonts w:ascii="Courier New" w:hAnsi="Courier New" w:cs="Courier New"/>
                <w:b/>
                <w:bCs/>
              </w:rPr>
            </w:pPr>
            <w:r w:rsidRPr="002048FC">
              <w:rPr>
                <w:rFonts w:ascii="Courier New" w:hAnsi="Courier New" w:cs="Courier New"/>
                <w:b/>
                <w:bCs/>
              </w:rPr>
              <w:t>Straying</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3BA9E014" w:rsidR="00152738" w:rsidRPr="002048FC" w:rsidRDefault="00AF6080" w:rsidP="0050613A">
            <w:pPr>
              <w:rPr>
                <w:rFonts w:ascii="Courier New" w:hAnsi="Courier New" w:cs="Courier New"/>
                <w:b/>
                <w:bCs/>
              </w:rPr>
            </w:pPr>
            <w:r w:rsidRPr="002048FC">
              <w:rPr>
                <w:rFonts w:ascii="Courier New" w:hAnsi="Courier New" w:cs="Courier New"/>
                <w:b/>
                <w:bCs/>
              </w:rPr>
              <w:t>GrowthTemperature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611FC4D5" w14:textId="2A59CE8C" w:rsidR="00AF6080" w:rsidRPr="002048FC" w:rsidRDefault="00AF6080" w:rsidP="0050613A">
            <w:pPr>
              <w:rPr>
                <w:rFonts w:ascii="Courier New" w:hAnsi="Courier New" w:cs="Courier New"/>
                <w:b/>
                <w:bCs/>
              </w:rPr>
            </w:pPr>
            <w:r w:rsidRPr="002048FC">
              <w:rPr>
                <w:rFonts w:ascii="Courier New" w:hAnsi="Courier New" w:cs="Courier New"/>
                <w:b/>
                <w:bCs/>
              </w:rPr>
              <w:t>GrowthTemperature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377D5500" w:rsidR="00152738" w:rsidRPr="002048FC" w:rsidRDefault="00AF6080" w:rsidP="0050613A">
            <w:pPr>
              <w:rPr>
                <w:rFonts w:ascii="Courier New" w:hAnsi="Courier New" w:cs="Courier New"/>
                <w:b/>
                <w:bCs/>
              </w:rPr>
            </w:pPr>
            <w:r w:rsidRPr="002048FC">
              <w:rPr>
                <w:rFonts w:ascii="Courier New" w:hAnsi="Courier New" w:cs="Courier New"/>
                <w:b/>
                <w:bCs/>
              </w:rPr>
              <w:t>GrowDays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156BBD3" w14:textId="58064081" w:rsidR="00AF6080" w:rsidRPr="002048FC" w:rsidRDefault="00AF6080" w:rsidP="0050613A">
            <w:pPr>
              <w:rPr>
                <w:rFonts w:ascii="Courier New" w:hAnsi="Courier New" w:cs="Courier New"/>
                <w:b/>
                <w:bCs/>
              </w:rPr>
            </w:pPr>
            <w:r w:rsidRPr="002048FC">
              <w:rPr>
                <w:rFonts w:ascii="Courier New" w:hAnsi="Courier New" w:cs="Courier New"/>
                <w:b/>
                <w:bCs/>
              </w:rPr>
              <w:t>GrowDays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39AEE0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w:t>
            </w:r>
            <w:r w:rsidR="0039691C" w:rsidRPr="0039691C">
              <w:rPr>
                <w:rFonts w:ascii="Courier New" w:hAnsi="Courier New" w:cs="Courier New"/>
                <w:b/>
                <w:bCs/>
                <w:vertAlign w:val="superscript"/>
              </w:rPr>
              <w:t>†</w:t>
            </w:r>
            <w:r w:rsidRPr="002048FC">
              <w:rPr>
                <w:rFonts w:ascii="Courier New" w:hAnsi="Courier New" w:cs="Courier New"/>
                <w:b/>
                <w:bCs/>
              </w:rPr>
              <w:t>, Back</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lastRenderedPageBreak/>
              <w:t>‘N’ - Ignore capture probability.</w:t>
            </w:r>
          </w:p>
          <w:p w14:paraId="179DD13D" w14:textId="77777777" w:rsidR="005F1C67" w:rsidRDefault="00982DB9" w:rsidP="005F1C67">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p w14:paraId="783EB380" w14:textId="011DFFFC" w:rsidR="005F1C67" w:rsidRPr="000D1EEE" w:rsidRDefault="00D8147E" w:rsidP="000D1EEE">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 If ‘N’ is entered in either spot, all capture is ignored for the relevant patch.</w:t>
            </w:r>
          </w:p>
        </w:tc>
      </w:tr>
      <w:tr w:rsidR="00152738" w:rsidRPr="002048FC" w14:paraId="1601DEC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04DC6C70" w:rsidR="00152738"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019A59FC" w14:textId="1738AFA0" w:rsidR="00AF6080"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420E764D" w14:textId="74B643AB" w:rsidR="00AF6080" w:rsidRDefault="00AF6080" w:rsidP="0050613A">
            <w:pPr>
              <w:rPr>
                <w:rFonts w:ascii="Courier New" w:hAnsi="Courier New" w:cs="Courier New"/>
                <w:b/>
                <w:bCs/>
              </w:rPr>
            </w:pPr>
            <w:r w:rsidRPr="002048FC">
              <w:rPr>
                <w:rFonts w:ascii="Courier New" w:hAnsi="Courier New" w:cs="Courier New"/>
                <w:b/>
                <w:bCs/>
              </w:rPr>
              <w:t>Fitness_BB</w:t>
            </w:r>
            <w:r w:rsidR="0039691C" w:rsidRPr="0039691C">
              <w:rPr>
                <w:rFonts w:ascii="Courier New" w:hAnsi="Courier New" w:cs="Courier New"/>
                <w:b/>
                <w:bCs/>
                <w:vertAlign w:val="superscript"/>
              </w:rPr>
              <w:t>†</w:t>
            </w:r>
            <w:r w:rsidRPr="002048FC">
              <w:rPr>
                <w:rFonts w:ascii="Courier New" w:hAnsi="Courier New" w:cs="Courier New"/>
                <w:b/>
                <w:bCs/>
              </w:rPr>
              <w:t>, etc.</w:t>
            </w:r>
          </w:p>
          <w:p w14:paraId="6E93E9EA" w14:textId="77777777" w:rsidR="009B1F4C" w:rsidRPr="009B1F4C" w:rsidRDefault="009B1F4C" w:rsidP="0050613A">
            <w:pPr>
              <w:rPr>
                <w:rFonts w:ascii="Courier New" w:hAnsi="Courier New" w:cs="Courier New"/>
              </w:rPr>
            </w:pPr>
            <w:r w:rsidRPr="009B1F4C">
              <w:rPr>
                <w:rFonts w:ascii="Courier New" w:hAnsi="Courier New" w:cs="Courier New"/>
              </w:rPr>
              <w:t>[0-1] for survival options</w:t>
            </w:r>
          </w:p>
          <w:p w14:paraId="3CEE4591" w14:textId="716F7651" w:rsidR="009B1F4C" w:rsidRPr="009B1F4C" w:rsidRDefault="009B1F4C" w:rsidP="0050613A">
            <w:pPr>
              <w:rPr>
                <w:rFonts w:ascii="Courier New" w:hAnsi="Courier New" w:cs="Courier New"/>
              </w:rPr>
            </w:pPr>
            <w:r w:rsidRPr="009B1F4C">
              <w:rPr>
                <w:rFonts w:ascii="Courier New" w:hAnsi="Courier New" w:cs="Courier New"/>
              </w:rPr>
              <w:t>Alternatively, values for growth, maturation, and straying (see description).</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lastRenderedPageBreak/>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40" w:name="_Toc108193997"/>
            <w:r w:rsidRPr="002048FC">
              <w:rPr>
                <w:rFonts w:ascii="Courier New" w:hAnsi="Courier New" w:cs="Courier New"/>
                <w:b/>
                <w:i/>
                <w:color w:val="auto"/>
              </w:rPr>
              <w:t>Class level controls – ClassVars.csv file</w:t>
            </w:r>
            <w:bookmarkEnd w:id="40"/>
          </w:p>
        </w:tc>
      </w:tr>
      <w:tr w:rsidR="002048FC" w:rsidRPr="002048FC" w14:paraId="04F895BA" w14:textId="77777777" w:rsidTr="00193A9A">
        <w:trPr>
          <w:jc w:val="center"/>
        </w:trPr>
        <w:tc>
          <w:tcPr>
            <w:tcW w:w="10890" w:type="dxa"/>
            <w:gridSpan w:val="2"/>
            <w:tcBorders>
              <w:bottom w:val="single" w:sz="36" w:space="0" w:color="000000"/>
            </w:tcBorders>
          </w:tcPr>
          <w:p w14:paraId="170E9435" w14:textId="25B8EFF3" w:rsidR="00145F30"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w:t>
            </w:r>
            <w:r w:rsidR="00163FE7">
              <w:rPr>
                <w:rFonts w:ascii="Courier New" w:hAnsi="Courier New" w:cs="Courier New"/>
                <w:i/>
              </w:rPr>
              <w:t xml:space="preserve">(separated by </w:t>
            </w:r>
            <w:r w:rsidR="00163FE7">
              <w:rPr>
                <w:rFonts w:ascii="Courier New" w:hAnsi="Courier New" w:cs="Courier New"/>
                <w:i/>
              </w:rPr>
              <w:lastRenderedPageBreak/>
              <w:t xml:space="preserve">;) </w:t>
            </w:r>
            <w:r w:rsidRPr="002048FC">
              <w:rPr>
                <w:rFonts w:ascii="Courier New" w:hAnsi="Courier New" w:cs="Courier New"/>
                <w:i/>
              </w:rPr>
              <w:t>and linked to gene frequency file</w:t>
            </w:r>
            <w:r w:rsidR="00163FE7">
              <w:rPr>
                <w:rFonts w:ascii="Courier New" w:hAnsi="Courier New" w:cs="Courier New"/>
                <w:i/>
              </w:rPr>
              <w:t>s (separated by ;)</w:t>
            </w:r>
            <w:r w:rsidRPr="002048FC">
              <w:rPr>
                <w:rFonts w:ascii="Courier New" w:hAnsi="Courier New" w:cs="Courier New"/>
                <w:i/>
              </w:rPr>
              <w:t xml:space="preserve">, thus, distinguishing ‘species’ using HIndex. Most all of the parameters can have different values for each sex as well and specified with </w:t>
            </w:r>
            <w:r w:rsidR="00163FE7">
              <w:rPr>
                <w:rFonts w:ascii="Courier New" w:hAnsi="Courier New" w:cs="Courier New"/>
                <w:i/>
              </w:rPr>
              <w:t>~</w:t>
            </w:r>
            <w:r w:rsidRPr="002048FC">
              <w:rPr>
                <w:rFonts w:ascii="Courier New" w:hAnsi="Courier New" w:cs="Courier New"/>
                <w:i/>
              </w:rPr>
              <w:t xml:space="preserve"> in the order </w:t>
            </w:r>
            <w:r w:rsidR="002F4E76">
              <w:rPr>
                <w:rFonts w:ascii="Courier New" w:hAnsi="Courier New" w:cs="Courier New"/>
                <w:i/>
              </w:rPr>
              <w:t>F</w:t>
            </w:r>
            <w:r w:rsidRPr="002048FC">
              <w:rPr>
                <w:rFonts w:ascii="Courier New" w:hAnsi="Courier New" w:cs="Courier New"/>
                <w:i/>
              </w:rPr>
              <w:t>XX~</w:t>
            </w:r>
            <w:r w:rsidR="002F4E76">
              <w:rPr>
                <w:rFonts w:ascii="Courier New" w:hAnsi="Courier New" w:cs="Courier New"/>
                <w:i/>
              </w:rPr>
              <w:t>M</w:t>
            </w:r>
            <w:r w:rsidRPr="002048FC">
              <w:rPr>
                <w:rFonts w:ascii="Courier New" w:hAnsi="Courier New" w:cs="Courier New"/>
                <w:i/>
              </w:rPr>
              <w:t>XY~</w:t>
            </w:r>
            <w:r w:rsidR="002F4E76">
              <w:rPr>
                <w:rFonts w:ascii="Courier New" w:hAnsi="Courier New" w:cs="Courier New"/>
                <w:i/>
              </w:rPr>
              <w:t>M</w:t>
            </w:r>
            <w:r w:rsidRPr="002048FC">
              <w:rPr>
                <w:rFonts w:ascii="Courier New" w:hAnsi="Courier New" w:cs="Courier New"/>
                <w:i/>
              </w:rPr>
              <w:t>YY</w:t>
            </w:r>
            <w:r w:rsidR="002F4E76">
              <w:rPr>
                <w:rFonts w:ascii="Courier New" w:hAnsi="Courier New" w:cs="Courier New"/>
                <w:i/>
              </w:rPr>
              <w:t>~FYY</w:t>
            </w:r>
            <w:r w:rsidRPr="002048FC">
              <w:rPr>
                <w:rFonts w:ascii="Courier New" w:hAnsi="Courier New" w:cs="Courier New"/>
                <w:i/>
              </w:rPr>
              <w:t xml:space="preserve">. If only one value is given, then that value will be used for all sexes. </w:t>
            </w:r>
          </w:p>
          <w:p w14:paraId="1B96D867" w14:textId="591FED08" w:rsidR="002F4E76" w:rsidRPr="002048FC" w:rsidRDefault="002F4E76" w:rsidP="00145F30">
            <w:pPr>
              <w:rPr>
                <w:rFonts w:ascii="Courier New" w:hAnsi="Courier New" w:cs="Courier New"/>
                <w:i/>
              </w:rPr>
            </w:pPr>
            <w:r>
              <w:rPr>
                <w:rFonts w:ascii="Courier New" w:hAnsi="Courier New" w:cs="Courier New"/>
                <w:i/>
              </w:rPr>
              <w:t>If it is desired to change parameter values in ClassVars over time using the cdclimate module (e.g., age-based mortality), this has to be done by listing multiple ClassVars files in the PatchVars file separated by ‘|’. Parameter values in the ClassVars file itself do not accept temporal changes via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38681584"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w:t>
            </w:r>
            <w:r w:rsidR="00324995">
              <w:rPr>
                <w:rFonts w:ascii="Courier New" w:hAnsi="Courier New" w:cs="Courier New"/>
              </w:rPr>
              <w:t>Up to 4</w:t>
            </w:r>
            <w:r w:rsidR="00F0444F" w:rsidRPr="002048FC">
              <w:rPr>
                <w:rFonts w:ascii="Courier New" w:hAnsi="Courier New" w:cs="Courier New"/>
              </w:rPr>
              <w:t xml:space="preserve"> values </w:t>
            </w:r>
            <w:r w:rsidR="00324995">
              <w:rPr>
                <w:rFonts w:ascii="Courier New" w:hAnsi="Courier New" w:cs="Courier New"/>
              </w:rPr>
              <w:t>may be</w:t>
            </w:r>
            <w:r w:rsidR="00F0444F" w:rsidRPr="002048FC">
              <w:rPr>
                <w:rFonts w:ascii="Courier New" w:hAnsi="Courier New" w:cs="Courier New"/>
              </w:rPr>
              <w:t xml:space="preserve"> specified here: e.g., </w:t>
            </w:r>
            <w:r w:rsidR="00427554">
              <w:rPr>
                <w:rFonts w:ascii="Courier New" w:hAnsi="Courier New" w:cs="Courier New"/>
              </w:rPr>
              <w:t>0.</w:t>
            </w:r>
            <w:r w:rsidR="00F0444F" w:rsidRPr="002048FC">
              <w:rPr>
                <w:rFonts w:ascii="Courier New" w:hAnsi="Courier New" w:cs="Courier New"/>
              </w:rPr>
              <w:t>5~</w:t>
            </w:r>
            <w:r w:rsidR="00427554">
              <w:rPr>
                <w:rFonts w:ascii="Courier New" w:hAnsi="Courier New" w:cs="Courier New"/>
              </w:rPr>
              <w:t>0.</w:t>
            </w:r>
            <w:r w:rsidR="00F0444F" w:rsidRPr="002048FC">
              <w:rPr>
                <w:rFonts w:ascii="Courier New" w:hAnsi="Courier New" w:cs="Courier New"/>
              </w:rPr>
              <w:t xml:space="preserve">5~0, for females~males~trojan </w:t>
            </w:r>
            <w:r w:rsidR="00324995">
              <w:rPr>
                <w:rFonts w:ascii="Courier New" w:hAnsi="Courier New" w:cs="Courier New"/>
              </w:rPr>
              <w:t xml:space="preserve">YY </w:t>
            </w:r>
            <w:r w:rsidR="00F0444F" w:rsidRPr="002048FC">
              <w:rPr>
                <w:rFonts w:ascii="Courier New" w:hAnsi="Courier New" w:cs="Courier New"/>
              </w:rPr>
              <w:t>males. The values must equal 1</w:t>
            </w:r>
            <w:r w:rsidR="00324995">
              <w:rPr>
                <w:rFonts w:ascii="Courier New" w:hAnsi="Courier New" w:cs="Courier New"/>
              </w:rPr>
              <w:t xml:space="preserve">, </w:t>
            </w:r>
            <w:r w:rsidR="00455168">
              <w:rPr>
                <w:rFonts w:ascii="Courier New" w:hAnsi="Courier New" w:cs="Courier New"/>
              </w:rPr>
              <w:t xml:space="preserve">be </w:t>
            </w:r>
            <w:r w:rsidR="00F0444F" w:rsidRPr="002048FC">
              <w:rPr>
                <w:rFonts w:ascii="Courier New" w:hAnsi="Courier New" w:cs="Courier New"/>
              </w:rPr>
              <w:t xml:space="preserve">separated with a </w:t>
            </w:r>
            <w:r w:rsidRPr="002048FC">
              <w:rPr>
                <w:rFonts w:ascii="Courier New" w:hAnsi="Courier New" w:cs="Courier New"/>
              </w:rPr>
              <w:t>tilda</w:t>
            </w:r>
            <w:r w:rsidR="00324995">
              <w:rPr>
                <w:rFonts w:ascii="Courier New" w:hAnsi="Courier New" w:cs="Courier New"/>
              </w:rPr>
              <w:t xml:space="preserve"> (~)</w:t>
            </w:r>
            <w:r w:rsidR="00455168">
              <w:rPr>
                <w:rFonts w:ascii="Courier New" w:hAnsi="Courier New" w:cs="Courier New"/>
              </w:rPr>
              <w:t xml:space="preserve">, and the number of values provided must be equal to the value given for the </w:t>
            </w:r>
            <w:r w:rsidR="00455168">
              <w:rPr>
                <w:rFonts w:ascii="Courier New" w:hAnsi="Courier New" w:cs="Courier New"/>
                <w:b/>
                <w:bCs/>
              </w:rPr>
              <w:t xml:space="preserve">sex_chromo </w:t>
            </w:r>
            <w:r w:rsidR="00455168">
              <w:rPr>
                <w:rFonts w:ascii="Courier New" w:hAnsi="Courier New" w:cs="Courier New"/>
              </w:rPr>
              <w:t xml:space="preserve">variable in </w:t>
            </w:r>
            <w:r w:rsidR="00DB19D2">
              <w:rPr>
                <w:rFonts w:ascii="Courier New" w:hAnsi="Courier New" w:cs="Courier New"/>
              </w:rPr>
              <w:t xml:space="preserve">the </w:t>
            </w:r>
            <w:r w:rsidR="00455168">
              <w:rPr>
                <w:rFonts w:ascii="Courier New" w:hAnsi="Courier New" w:cs="Courier New"/>
              </w:rPr>
              <w:t>PopVars</w:t>
            </w:r>
            <w:r w:rsidR="00DB19D2">
              <w:rPr>
                <w:rFonts w:ascii="Courier New" w:hAnsi="Courier New" w:cs="Courier New"/>
              </w:rPr>
              <w:t xml:space="preserve"> file</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0FE8D5B2"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w:t>
            </w:r>
            <w:r w:rsidR="007A179F">
              <w:rPr>
                <w:rFonts w:ascii="Courier New" w:hAnsi="Courier New" w:cs="Courier New"/>
              </w:rPr>
              <w:t>probability</w:t>
            </w:r>
            <w:r w:rsidR="007A179F" w:rsidRPr="002048FC">
              <w:rPr>
                <w:rFonts w:ascii="Courier New" w:hAnsi="Courier New" w:cs="Courier New"/>
              </w:rPr>
              <w:t xml:space="preserve"> </w:t>
            </w:r>
            <w:r w:rsidR="00F0444F" w:rsidRPr="002048FC">
              <w:rPr>
                <w:rFonts w:ascii="Courier New" w:hAnsi="Courier New" w:cs="Courier New"/>
              </w:rPr>
              <w:t xml:space="preserve">[0-1]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58AB13DC"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lastRenderedPageBreak/>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64361F5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 and standard deviation applied in overwintering/ rearing/foraging patches (out) after DoEmigration() module and in natal patches (back) after DoImmigration() module. </w:t>
            </w:r>
          </w:p>
          <w:p w14:paraId="5D85D140" w14:textId="34B1C1C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6A7A0009" w14:textId="77777777" w:rsidR="00AE2024" w:rsidRPr="002048FC" w:rsidRDefault="00AE2024" w:rsidP="003F7988">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F629EF" w:rsidRPr="002048FC" w:rsidRDefault="00E74B96" w:rsidP="00145F30">
            <w:pPr>
              <w:rPr>
                <w:rFonts w:ascii="Courier New" w:hAnsi="Courier New" w:cs="Courier New"/>
              </w:rPr>
            </w:pPr>
            <w:r w:rsidRPr="002048FC">
              <w:rPr>
                <w:rFonts w:ascii="Courier New" w:hAnsi="Courier New" w:cs="Courier New"/>
              </w:rPr>
              <w:t>Probability [0-1] of a</w:t>
            </w:r>
            <w:r w:rsidR="007F5224">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w:t>
            </w:r>
            <w:r w:rsidR="00F0444F" w:rsidRPr="002048FC">
              <w:rPr>
                <w:rFonts w:ascii="Courier New" w:hAnsi="Courier New" w:cs="Courier New"/>
              </w:rPr>
              <w:lastRenderedPageBreak/>
              <w:t xml:space="preserve">and population fit parameters based on size are used (PopVars.csv). </w:t>
            </w:r>
          </w:p>
        </w:tc>
      </w:tr>
      <w:tr w:rsidR="00F629EF" w:rsidRPr="002048FC" w14:paraId="252B62D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3770BECC" w:rsidR="0050613A" w:rsidRPr="00163FE7" w:rsidRDefault="005F1C67" w:rsidP="00163FE7">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w:t>
            </w:r>
            <w:r w:rsidR="00D8147E">
              <w:rPr>
                <w:rFonts w:ascii="Courier New" w:hAnsi="Courier New" w:cs="Courier New"/>
              </w:rPr>
              <w:t xml:space="preserve"> If ‘N’ is entered in either spot, all capture is ignored for the relevant patch.</w:t>
            </w: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1" w:name="_Toc108193998"/>
      <w:r w:rsidRPr="002048FC">
        <w:rPr>
          <w:rFonts w:ascii="Courier New" w:hAnsi="Courier New" w:cs="Courier New"/>
          <w:b/>
          <w:color w:val="auto"/>
        </w:rPr>
        <w:lastRenderedPageBreak/>
        <w:t>Output</w:t>
      </w:r>
      <w:bookmarkEnd w:id="41"/>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2" w:name="_Toc108193999"/>
      <w:r w:rsidRPr="002048FC">
        <w:rPr>
          <w:rFonts w:ascii="Courier New" w:hAnsi="Courier New" w:cs="Courier New"/>
          <w:b/>
          <w:color w:val="auto"/>
        </w:rPr>
        <w:t>Individual files</w:t>
      </w:r>
      <w:bookmarkEnd w:id="42"/>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3" w:name="_Toc108194000"/>
      <w:r w:rsidRPr="002048FC">
        <w:rPr>
          <w:rFonts w:cs="Courier New"/>
        </w:rPr>
        <w:t>i</w:t>
      </w:r>
      <w:r w:rsidR="00ED2993" w:rsidRPr="002048FC">
        <w:rPr>
          <w:rFonts w:cs="Courier New"/>
        </w:rPr>
        <w:t>nd.csv or indSample.csv</w:t>
      </w:r>
      <w:bookmarkEnd w:id="43"/>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72A20F6"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00D911CA">
        <w:rPr>
          <w:rFonts w:ascii="Courier New" w:hAnsi="Courier New" w:cs="Courier New"/>
        </w:rPr>
        <w:t xml:space="preserve"> or fe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4" w:name="_Toc108194001"/>
      <w:r w:rsidRPr="002048FC">
        <w:rPr>
          <w:rFonts w:cs="Courier New"/>
        </w:rPr>
        <w:t>Genetics format option</w:t>
      </w:r>
      <w:bookmarkEnd w:id="44"/>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5" w:name="_Toc108194002"/>
      <w:r w:rsidRPr="002048FC">
        <w:rPr>
          <w:rFonts w:ascii="Courier New" w:hAnsi="Courier New" w:cs="Courier New"/>
          <w:b/>
          <w:color w:val="auto"/>
        </w:rPr>
        <w:t>Summary measures</w:t>
      </w:r>
      <w:bookmarkEnd w:id="45"/>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6" w:name="_Toc108194003"/>
      <w:r w:rsidRPr="002048FC">
        <w:rPr>
          <w:rFonts w:cs="Courier New"/>
        </w:rPr>
        <w:t>Time versus class</w:t>
      </w:r>
      <w:bookmarkEnd w:id="46"/>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7" w:name="_Toc108194004"/>
      <w:r w:rsidRPr="002048FC">
        <w:rPr>
          <w:rFonts w:cs="Courier New"/>
        </w:rPr>
        <w:t>Class by given time</w:t>
      </w:r>
      <w:bookmarkEnd w:id="47"/>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8" w:name="_Toc108194005"/>
      <w:r w:rsidRPr="002048FC">
        <w:rPr>
          <w:rFonts w:cs="Courier New"/>
        </w:rPr>
        <w:t>Time versus patch</w:t>
      </w:r>
      <w:bookmarkEnd w:id="48"/>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231ECAAD" w14:textId="77777777" w:rsidR="00D911CA"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p>
    <w:p w14:paraId="6ADFEF2E" w14:textId="5ECBD673" w:rsidR="00D911CA" w:rsidRDefault="00D911CA" w:rsidP="00D911CA">
      <w:pPr>
        <w:pStyle w:val="ListParagraph"/>
        <w:rPr>
          <w:rFonts w:ascii="Courier New" w:hAnsi="Courier New" w:cs="Courier New"/>
        </w:rPr>
      </w:pPr>
      <w:r w:rsidRPr="002048FC">
        <w:rPr>
          <w:rFonts w:ascii="Courier New" w:hAnsi="Courier New" w:cs="Courier New"/>
          <w:b/>
          <w:bCs/>
        </w:rPr>
        <w:t>N_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YY </w:t>
      </w:r>
      <w:r>
        <w:rPr>
          <w:rFonts w:ascii="Courier New" w:hAnsi="Courier New" w:cs="Courier New"/>
        </w:rPr>
        <w:t>fe</w:t>
      </w:r>
      <w:r w:rsidRPr="002048FC">
        <w:rPr>
          <w:rFonts w:ascii="Courier New" w:hAnsi="Courier New" w:cs="Courier New"/>
        </w:rPr>
        <w:t>males (‘YY’). First number is total.</w:t>
      </w:r>
    </w:p>
    <w:p w14:paraId="6914842F" w14:textId="663F3D4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Females</w:t>
      </w:r>
      <w:r w:rsidRPr="002048FC">
        <w:rPr>
          <w:rFonts w:ascii="Courier New" w:hAnsi="Courier New" w:cs="Courier New"/>
        </w:rPr>
        <w:t xml:space="preserve"> – The total number of breeding class (size or age) females</w:t>
      </w:r>
      <w:r w:rsidR="006F476F" w:rsidRPr="002048FC">
        <w:rPr>
          <w:rFonts w:ascii="Courier New" w:hAnsi="Courier New" w:cs="Courier New"/>
        </w:rPr>
        <w:t xml:space="preserve"> (‘XX’)</w:t>
      </w:r>
      <w:r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7424718E" w14:textId="25F910C9" w:rsidR="00B96304" w:rsidRDefault="00B96304" w:rsidP="00B96304">
      <w:pPr>
        <w:pStyle w:val="ListParagraph"/>
        <w:rPr>
          <w:rFonts w:ascii="Courier New" w:hAnsi="Courier New" w:cs="Courier New"/>
        </w:rPr>
      </w:pPr>
      <w:r w:rsidRPr="002048FC">
        <w:rPr>
          <w:rFonts w:ascii="Courier New" w:hAnsi="Courier New" w:cs="Courier New"/>
          <w:b/>
          <w:bCs/>
        </w:rPr>
        <w:t>N_Mature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99F6BA2"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00431BBD">
        <w:rPr>
          <w:rFonts w:ascii="Courier New" w:hAnsi="Courier New" w:cs="Courier New"/>
        </w:rPr>
        <w:t>. C</w:t>
      </w:r>
      <w:r w:rsidRPr="002048FC">
        <w:rPr>
          <w:rFonts w:ascii="Courier New" w:hAnsi="Courier New" w:cs="Courier New"/>
        </w:rPr>
        <w:t>an be</w:t>
      </w:r>
      <w:r w:rsidR="00431BBD">
        <w:rPr>
          <w:rFonts w:ascii="Courier New" w:hAnsi="Courier New" w:cs="Courier New"/>
        </w:rPr>
        <w:t xml:space="preserve"> different than </w:t>
      </w:r>
      <w:r w:rsidRPr="002048FC">
        <w:rPr>
          <w:rFonts w:ascii="Courier New" w:hAnsi="Courier New" w:cs="Courier New"/>
        </w:rPr>
        <w:t xml:space="preserve">the number of mature females when egg frequency is </w:t>
      </w:r>
      <w:r w:rsidR="00431BBD">
        <w:rPr>
          <w:rFonts w:ascii="Courier New" w:hAnsi="Courier New" w:cs="Courier New"/>
        </w:rPr>
        <w:t>not 1</w:t>
      </w:r>
      <w:r w:rsidR="001E68C7" w:rsidRPr="002048FC">
        <w:rPr>
          <w:rFonts w:ascii="Courier New" w:hAnsi="Courier New" w:cs="Courier New"/>
        </w:rPr>
        <w:t xml:space="preserve"> or some females cannot find mate</w:t>
      </w:r>
      <w:r w:rsidR="00431BBD">
        <w:rPr>
          <w:rFonts w:ascii="Courier New" w:hAnsi="Courier New" w:cs="Courier New"/>
        </w:rPr>
        <w:t>s.</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21C54855" w:rsidR="00F077D4"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r w:rsidR="00AD10C6">
        <w:rPr>
          <w:rFonts w:ascii="Courier New" w:hAnsi="Courier New" w:cs="Courier New"/>
        </w:rPr>
        <w:t>, following egg mortality</w:t>
      </w:r>
      <w:r w:rsidR="007849AD" w:rsidRPr="002048FC">
        <w:rPr>
          <w:rFonts w:ascii="Courier New" w:hAnsi="Courier New" w:cs="Courier New"/>
        </w:rPr>
        <w:t>.</w:t>
      </w:r>
    </w:p>
    <w:p w14:paraId="52FEF6F6" w14:textId="55EAC8C8" w:rsidR="00AD10C6" w:rsidRPr="00AD10C6" w:rsidRDefault="00AD10C6" w:rsidP="005E7BEC">
      <w:pPr>
        <w:pStyle w:val="ListParagraph"/>
        <w:rPr>
          <w:rFonts w:ascii="Courier New" w:hAnsi="Courier New" w:cs="Courier New"/>
        </w:rPr>
      </w:pPr>
      <w:r w:rsidRPr="00163FE7">
        <w:rPr>
          <w:rFonts w:ascii="Courier New" w:hAnsi="Courier New" w:cs="Courier New"/>
          <w:b/>
          <w:bCs/>
        </w:rPr>
        <w:t>FyyProgeny</w:t>
      </w:r>
      <w:r>
        <w:rPr>
          <w:rFonts w:ascii="Courier New" w:hAnsi="Courier New" w:cs="Courier New"/>
        </w:rPr>
        <w:t xml:space="preserve"> – The number of offspring from YY females, following egg mortality.</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lastRenderedPageBreak/>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lastRenderedPageBreak/>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6CC75591" w:rsidR="002C7AA5" w:rsidRPr="002048FC" w:rsidRDefault="002C7AA5" w:rsidP="005E7BEC">
      <w:pPr>
        <w:pStyle w:val="ListParagraph"/>
        <w:rPr>
          <w:rFonts w:ascii="Courier New" w:hAnsi="Courier New" w:cs="Courier New"/>
        </w:rPr>
      </w:pPr>
      <w:r w:rsidRPr="00163FE7">
        <w:rPr>
          <w:rFonts w:ascii="Courier New" w:hAnsi="Courier New" w:cs="Courier New"/>
          <w:b/>
          <w:bCs/>
        </w:rPr>
        <w:t>***Note</w:t>
      </w:r>
      <w:r w:rsidRPr="002048FC">
        <w:rPr>
          <w:rFonts w:ascii="Courier New" w:hAnsi="Courier New" w:cs="Courier New"/>
        </w:rPr>
        <w:t>: The following movement distances are all split between females and males</w:t>
      </w:r>
      <w:r w:rsidR="00DC2359">
        <w:rPr>
          <w:rFonts w:ascii="Courier New" w:hAnsi="Courier New" w:cs="Courier New"/>
        </w:rPr>
        <w:t xml:space="preserve"> (YY individuals are ignored)</w:t>
      </w:r>
      <w:r w:rsidRPr="002048FC">
        <w:rPr>
          <w:rFonts w:ascii="Courier New" w:hAnsi="Courier New" w:cs="Courier New"/>
        </w:rPr>
        <w:t>.</w:t>
      </w:r>
      <w:r w:rsidR="007B293D" w:rsidRPr="002048FC">
        <w:rPr>
          <w:rFonts w:ascii="Courier New" w:hAnsi="Courier New" w:cs="Courier New"/>
        </w:rPr>
        <w:t xml:space="preserve"> Cost distances are reported except for options ‘4’, ‘6’, and ‘9’ which return probabilities.</w:t>
      </w:r>
      <w:r w:rsidRPr="00163FE7">
        <w:rPr>
          <w:rFonts w:ascii="Courier New" w:hAnsi="Courier New" w:cs="Courier New"/>
          <w:b/>
          <w:bCs/>
        </w:rPr>
        <w:t>***</w:t>
      </w:r>
    </w:p>
    <w:p w14:paraId="22DB06B0" w14:textId="5762AC98"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lastRenderedPageBreak/>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9" w:name="_Toc108194006"/>
      <w:r w:rsidRPr="002048FC">
        <w:rPr>
          <w:rFonts w:cs="Courier New"/>
        </w:rPr>
        <w:t>Patch by given time</w:t>
      </w:r>
      <w:bookmarkEnd w:id="49"/>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50" w:name="_Toc108194007"/>
      <w:r w:rsidRPr="002048FC">
        <w:rPr>
          <w:rFonts w:ascii="Courier New" w:hAnsi="Courier New" w:cs="Courier New"/>
          <w:b/>
          <w:color w:val="auto"/>
        </w:rPr>
        <w:t>Special Cases</w:t>
      </w:r>
      <w:bookmarkEnd w:id="50"/>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1" w:name="_Toc108194008"/>
      <w:r w:rsidRPr="002048FC">
        <w:rPr>
          <w:rFonts w:ascii="Courier New" w:hAnsi="Courier New" w:cs="Courier New"/>
          <w:b/>
          <w:color w:val="auto"/>
        </w:rPr>
        <w:t>Non-overlapping generations</w:t>
      </w:r>
      <w:bookmarkEnd w:id="51"/>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2" w:name="_Toc108194009"/>
      <w:r w:rsidRPr="002048FC">
        <w:rPr>
          <w:rFonts w:ascii="Courier New" w:hAnsi="Courier New" w:cs="Courier New"/>
          <w:b/>
          <w:color w:val="auto"/>
        </w:rPr>
        <w:t>Wright-Fisher assumptions</w:t>
      </w:r>
      <w:bookmarkEnd w:id="52"/>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lastRenderedPageBreak/>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3879FD8C"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w:t>
      </w:r>
      <w:r w:rsidR="000E525B">
        <w:rPr>
          <w:rFonts w:ascii="Courier New" w:hAnsi="Courier New" w:cs="Courier New"/>
        </w:rPr>
        <w:t>9</w:t>
      </w:r>
      <w:r w:rsidR="00A81709">
        <w:rPr>
          <w:rFonts w:ascii="Courier New" w:hAnsi="Courier New" w:cs="Courier New"/>
        </w:rPr>
        <w:t>]</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47E97F36"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w:t>
      </w:r>
      <w:r w:rsidR="000E525B">
        <w:rPr>
          <w:rFonts w:ascii="Courier New" w:hAnsi="Courier New" w:cs="Courier New"/>
        </w:rPr>
        <w:t>30</w:t>
      </w:r>
      <w:r w:rsidR="00A81709">
        <w:rPr>
          <w:rFonts w:ascii="Courier New" w:hAnsi="Courier New" w:cs="Courier New"/>
        </w:rPr>
        <w:t>]</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3"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6982B058"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9426E">
        <w:rPr>
          <w:rFonts w:ascii="Courier New" w:hAnsi="Courier New" w:cs="Courier New"/>
        </w:rPr>
        <w:t>9</w:t>
      </w:r>
      <w:r w:rsidR="00350502">
        <w:rPr>
          <w:rFonts w:ascii="Courier New" w:hAnsi="Courier New" w:cs="Courier New"/>
        </w:rPr>
        <w:t>]</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3" w:name="_Toc108194010"/>
      <w:r w:rsidRPr="002048FC">
        <w:rPr>
          <w:rFonts w:ascii="Courier New" w:hAnsi="Courier New" w:cs="Courier New"/>
          <w:b/>
          <w:color w:val="auto"/>
        </w:rPr>
        <w:t>Deterministic and stochastic variability</w:t>
      </w:r>
      <w:bookmarkEnd w:id="53"/>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 xml:space="preserve">Controlling for deterministic versus stochastic variability can be accomplished for most parameters. Here, we show how each parameter can be used for deterministic events with case examples (i.e., </w:t>
      </w:r>
      <w:r w:rsidRPr="002048FC">
        <w:rPr>
          <w:rFonts w:ascii="Courier New" w:hAnsi="Courier New" w:cs="Courier New"/>
        </w:rPr>
        <w:lastRenderedPageBreak/>
        <w:t>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utocorrelation deviate -  Random normal 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ϕ as necessary to simulate environmental 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w:t>
            </w:r>
            <w:r w:rsidRPr="002048FC">
              <w:rPr>
                <w:rFonts w:ascii="Courier New" w:hAnsi="Courier New" w:cs="Courier New"/>
                <w:sz w:val="20"/>
                <w:szCs w:val="20"/>
              </w:rPr>
              <w:lastRenderedPageBreak/>
              <w:t xml:space="preserve">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4" w:name="_Toc108194011"/>
      <w:r w:rsidRPr="002048FC">
        <w:rPr>
          <w:rFonts w:cs="Courier New"/>
          <w:bCs/>
        </w:rPr>
        <w:t>Deterministic example runs</w:t>
      </w:r>
      <w:bookmarkEnd w:id="54"/>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lastRenderedPageBreak/>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lastRenderedPageBreak/>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2B603ADE" w:rsidR="00B2229B" w:rsidRPr="002048FC" w:rsidRDefault="00855F67" w:rsidP="00187D83">
      <w:pPr>
        <w:jc w:val="center"/>
        <w:rPr>
          <w:rFonts w:ascii="Courier New" w:hAnsi="Courier New" w:cs="Courier New"/>
        </w:rPr>
      </w:pPr>
      <w:r>
        <w:rPr>
          <w:noProof/>
        </w:rPr>
        <w:lastRenderedPageBreak/>
        <mc:AlternateContent>
          <mc:Choice Requires="wps">
            <w:drawing>
              <wp:anchor distT="45720" distB="45720" distL="114300" distR="114300" simplePos="0" relativeHeight="251659264" behindDoc="0" locked="0" layoutInCell="1" allowOverlap="1" wp14:anchorId="73CD94AE" wp14:editId="6BAEC8F4">
                <wp:simplePos x="0" y="0"/>
                <wp:positionH relativeFrom="column">
                  <wp:posOffset>253365</wp:posOffset>
                </wp:positionH>
                <wp:positionV relativeFrom="page">
                  <wp:posOffset>2552700</wp:posOffset>
                </wp:positionV>
                <wp:extent cx="1061085" cy="358775"/>
                <wp:effectExtent l="0" t="304800" r="0" b="288925"/>
                <wp:wrapSquare wrapText="bothSides"/>
                <wp:docPr id="9076731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1F0150" w:rsidRDefault="006C3F61">
                            <w:pPr>
                              <w:rPr>
                                <w:b/>
                                <w:sz w:val="28"/>
                              </w:rPr>
                            </w:pPr>
                            <w:r w:rsidRPr="001F0150">
                              <w:rPr>
                                <w:b/>
                                <w:sz w:val="28"/>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94AE" id="Text Box 1" o:sp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1F0150" w:rsidRDefault="006C3F61">
                      <w:pPr>
                        <w:rPr>
                          <w:b/>
                          <w:sz w:val="28"/>
                        </w:rPr>
                      </w:pPr>
                      <w:r w:rsidRPr="001F0150">
                        <w:rPr>
                          <w:b/>
                          <w:sz w:val="28"/>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7"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5" w:name="_Toc108194012"/>
      <w:r w:rsidRPr="002048FC">
        <w:rPr>
          <w:rFonts w:ascii="Courier New" w:hAnsi="Courier New" w:cs="Courier New"/>
          <w:b/>
          <w:color w:val="auto"/>
        </w:rPr>
        <w:t>Terrestrial Example</w:t>
      </w:r>
      <w:bookmarkEnd w:id="55"/>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30">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13137E25">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6" w:name="_Toc108194013"/>
      <w:r w:rsidRPr="002048FC">
        <w:rPr>
          <w:rFonts w:ascii="Courier New" w:hAnsi="Courier New" w:cs="Courier New"/>
          <w:b/>
          <w:color w:val="auto"/>
        </w:rPr>
        <w:t>General Issues</w:t>
      </w:r>
      <w:bookmarkEnd w:id="56"/>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7"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7"/>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8" w:name="_Toc108194015"/>
      <w:r w:rsidRPr="002048FC">
        <w:rPr>
          <w:rFonts w:ascii="Courier New" w:hAnsi="Courier New" w:cs="Courier New"/>
          <w:b/>
          <w:color w:val="auto"/>
        </w:rPr>
        <w:t>Debugging and troubleshooting</w:t>
      </w:r>
      <w:bookmarkEnd w:id="58"/>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9"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9"/>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60" w:name="_Toc108194017"/>
      <w:r w:rsidRPr="002048FC">
        <w:rPr>
          <w:rFonts w:ascii="Courier New" w:hAnsi="Courier New" w:cs="Courier New"/>
          <w:b/>
          <w:color w:val="auto"/>
        </w:rPr>
        <w:lastRenderedPageBreak/>
        <w:t>Disclaimer</w:t>
      </w:r>
      <w:bookmarkEnd w:id="60"/>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1" w:name="_Toc108194018"/>
      <w:r w:rsidRPr="002048FC">
        <w:rPr>
          <w:rFonts w:ascii="Courier New" w:hAnsi="Courier New" w:cs="Courier New"/>
          <w:b/>
          <w:color w:val="auto"/>
        </w:rPr>
        <w:t>References</w:t>
      </w:r>
      <w:bookmarkEnd w:id="61"/>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4"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5"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2" w:name="_Toc108194019"/>
      <w:r w:rsidRPr="002048FC">
        <w:rPr>
          <w:rFonts w:ascii="Courier New" w:hAnsi="Courier New" w:cs="Courier New"/>
          <w:b/>
          <w:color w:val="auto"/>
        </w:rPr>
        <w:t>Acknowledgements</w:t>
      </w:r>
      <w:bookmarkEnd w:id="62"/>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6"/>
      <w:footerReference w:type="default" r:id="rId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4" w:author="Day, Casey" w:date="2024-05-03T10:26:00Z" w:initials="DC">
    <w:p w14:paraId="28964B78" w14:textId="77777777" w:rsidR="00F9673C" w:rsidRDefault="00F9673C" w:rsidP="00F9673C">
      <w:pPr>
        <w:pStyle w:val="CommentText"/>
      </w:pPr>
      <w:r>
        <w:rPr>
          <w:rStyle w:val="CommentReference"/>
        </w:rPr>
        <w:annotationRef/>
      </w:r>
      <w:r>
        <w:t>This needs a better explanation that total mating events is limited to the number of mature females, per Hardy-Weinberg equilibri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964B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5148AD" w16cex:dateUtc="2024-05-03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964B78" w16cid:durableId="65514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B549D3" w14:textId="77777777" w:rsidR="006E7A02" w:rsidRDefault="006E7A02" w:rsidP="002A5204">
      <w:pPr>
        <w:spacing w:after="0" w:line="240" w:lineRule="auto"/>
      </w:pPr>
      <w:r>
        <w:separator/>
      </w:r>
    </w:p>
  </w:endnote>
  <w:endnote w:type="continuationSeparator" w:id="0">
    <w:p w14:paraId="79AC0F74" w14:textId="77777777" w:rsidR="006E7A02" w:rsidRDefault="006E7A02"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4E7F37" w14:textId="77777777" w:rsidR="006E7A02" w:rsidRDefault="006E7A02" w:rsidP="002A5204">
      <w:pPr>
        <w:spacing w:after="0" w:line="240" w:lineRule="auto"/>
      </w:pPr>
      <w:r>
        <w:separator/>
      </w:r>
    </w:p>
  </w:footnote>
  <w:footnote w:type="continuationSeparator" w:id="0">
    <w:p w14:paraId="6633BE8C" w14:textId="77777777" w:rsidR="006E7A02" w:rsidRDefault="006E7A02"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6B6909"/>
    <w:multiLevelType w:val="hybridMultilevel"/>
    <w:tmpl w:val="8A56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E349EB"/>
    <w:multiLevelType w:val="hybridMultilevel"/>
    <w:tmpl w:val="F128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6"/>
  </w:num>
  <w:num w:numId="2" w16cid:durableId="1842502225">
    <w:abstractNumId w:val="40"/>
  </w:num>
  <w:num w:numId="3" w16cid:durableId="1342274520">
    <w:abstractNumId w:val="47"/>
  </w:num>
  <w:num w:numId="4" w16cid:durableId="1590654282">
    <w:abstractNumId w:val="28"/>
  </w:num>
  <w:num w:numId="5" w16cid:durableId="1154689184">
    <w:abstractNumId w:val="56"/>
  </w:num>
  <w:num w:numId="6" w16cid:durableId="1906597724">
    <w:abstractNumId w:val="0"/>
  </w:num>
  <w:num w:numId="7" w16cid:durableId="1094011192">
    <w:abstractNumId w:val="41"/>
  </w:num>
  <w:num w:numId="8" w16cid:durableId="1145587909">
    <w:abstractNumId w:val="49"/>
  </w:num>
  <w:num w:numId="9" w16cid:durableId="2089645129">
    <w:abstractNumId w:val="25"/>
  </w:num>
  <w:num w:numId="10" w16cid:durableId="368070085">
    <w:abstractNumId w:val="7"/>
  </w:num>
  <w:num w:numId="11" w16cid:durableId="578247945">
    <w:abstractNumId w:val="5"/>
  </w:num>
  <w:num w:numId="12" w16cid:durableId="298339278">
    <w:abstractNumId w:val="20"/>
  </w:num>
  <w:num w:numId="13" w16cid:durableId="1665013486">
    <w:abstractNumId w:val="3"/>
  </w:num>
  <w:num w:numId="14" w16cid:durableId="393817468">
    <w:abstractNumId w:val="35"/>
  </w:num>
  <w:num w:numId="15" w16cid:durableId="1458988866">
    <w:abstractNumId w:val="26"/>
  </w:num>
  <w:num w:numId="16" w16cid:durableId="400567695">
    <w:abstractNumId w:val="4"/>
  </w:num>
  <w:num w:numId="17" w16cid:durableId="1291864905">
    <w:abstractNumId w:val="52"/>
  </w:num>
  <w:num w:numId="18" w16cid:durableId="730924270">
    <w:abstractNumId w:val="36"/>
  </w:num>
  <w:num w:numId="19" w16cid:durableId="1220435590">
    <w:abstractNumId w:val="17"/>
  </w:num>
  <w:num w:numId="20" w16cid:durableId="533621799">
    <w:abstractNumId w:val="15"/>
  </w:num>
  <w:num w:numId="21" w16cid:durableId="1579680292">
    <w:abstractNumId w:val="13"/>
  </w:num>
  <w:num w:numId="22" w16cid:durableId="562908888">
    <w:abstractNumId w:val="57"/>
  </w:num>
  <w:num w:numId="23" w16cid:durableId="1261376948">
    <w:abstractNumId w:val="43"/>
  </w:num>
  <w:num w:numId="24" w16cid:durableId="446436163">
    <w:abstractNumId w:val="30"/>
  </w:num>
  <w:num w:numId="25" w16cid:durableId="10689789">
    <w:abstractNumId w:val="22"/>
  </w:num>
  <w:num w:numId="26" w16cid:durableId="1083186647">
    <w:abstractNumId w:val="39"/>
  </w:num>
  <w:num w:numId="27" w16cid:durableId="1341009059">
    <w:abstractNumId w:val="27"/>
  </w:num>
  <w:num w:numId="28" w16cid:durableId="1721588324">
    <w:abstractNumId w:val="16"/>
  </w:num>
  <w:num w:numId="29" w16cid:durableId="508064762">
    <w:abstractNumId w:val="38"/>
  </w:num>
  <w:num w:numId="30" w16cid:durableId="1190266574">
    <w:abstractNumId w:val="53"/>
  </w:num>
  <w:num w:numId="31" w16cid:durableId="1961641218">
    <w:abstractNumId w:val="48"/>
  </w:num>
  <w:num w:numId="32" w16cid:durableId="2003316976">
    <w:abstractNumId w:val="6"/>
  </w:num>
  <w:num w:numId="33" w16cid:durableId="1870416376">
    <w:abstractNumId w:val="29"/>
  </w:num>
  <w:num w:numId="34" w16cid:durableId="474682072">
    <w:abstractNumId w:val="14"/>
  </w:num>
  <w:num w:numId="35" w16cid:durableId="1195312620">
    <w:abstractNumId w:val="21"/>
  </w:num>
  <w:num w:numId="36" w16cid:durableId="691222455">
    <w:abstractNumId w:val="54"/>
  </w:num>
  <w:num w:numId="37" w16cid:durableId="2013751548">
    <w:abstractNumId w:val="9"/>
  </w:num>
  <w:num w:numId="38" w16cid:durableId="140199707">
    <w:abstractNumId w:val="37"/>
  </w:num>
  <w:num w:numId="39" w16cid:durableId="126825344">
    <w:abstractNumId w:val="50"/>
  </w:num>
  <w:num w:numId="40" w16cid:durableId="63769957">
    <w:abstractNumId w:val="44"/>
  </w:num>
  <w:num w:numId="41" w16cid:durableId="1197083962">
    <w:abstractNumId w:val="1"/>
  </w:num>
  <w:num w:numId="42" w16cid:durableId="1912697008">
    <w:abstractNumId w:val="55"/>
  </w:num>
  <w:num w:numId="43" w16cid:durableId="1165821382">
    <w:abstractNumId w:val="18"/>
  </w:num>
  <w:num w:numId="44" w16cid:durableId="32658502">
    <w:abstractNumId w:val="24"/>
  </w:num>
  <w:num w:numId="45" w16cid:durableId="704210632">
    <w:abstractNumId w:val="45"/>
  </w:num>
  <w:num w:numId="46" w16cid:durableId="278998514">
    <w:abstractNumId w:val="32"/>
  </w:num>
  <w:num w:numId="47" w16cid:durableId="246774340">
    <w:abstractNumId w:val="51"/>
  </w:num>
  <w:num w:numId="48" w16cid:durableId="713310980">
    <w:abstractNumId w:val="19"/>
  </w:num>
  <w:num w:numId="49" w16cid:durableId="22097719">
    <w:abstractNumId w:val="31"/>
  </w:num>
  <w:num w:numId="50" w16cid:durableId="1891845678">
    <w:abstractNumId w:val="10"/>
  </w:num>
  <w:num w:numId="51" w16cid:durableId="1970819491">
    <w:abstractNumId w:val="23"/>
  </w:num>
  <w:num w:numId="52" w16cid:durableId="374432242">
    <w:abstractNumId w:val="34"/>
  </w:num>
  <w:num w:numId="53" w16cid:durableId="480661987">
    <w:abstractNumId w:val="2"/>
  </w:num>
  <w:num w:numId="54" w16cid:durableId="1201095136">
    <w:abstractNumId w:val="42"/>
  </w:num>
  <w:num w:numId="55" w16cid:durableId="452553113">
    <w:abstractNumId w:val="8"/>
  </w:num>
  <w:num w:numId="56" w16cid:durableId="1681353089">
    <w:abstractNumId w:val="33"/>
  </w:num>
  <w:num w:numId="57" w16cid:durableId="1311053885">
    <w:abstractNumId w:val="12"/>
  </w:num>
  <w:num w:numId="58" w16cid:durableId="338890682">
    <w:abstractNumId w:val="11"/>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y, Casey">
    <w15:presenceInfo w15:providerId="AD" w15:userId="S::casey.day@umt.edu::35406303-4c33-4954-9647-477aa92496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54"/>
    <w:rsid w:val="000023DF"/>
    <w:rsid w:val="00003287"/>
    <w:rsid w:val="00003EE7"/>
    <w:rsid w:val="00005B67"/>
    <w:rsid w:val="00006324"/>
    <w:rsid w:val="000064C1"/>
    <w:rsid w:val="00006820"/>
    <w:rsid w:val="0000775A"/>
    <w:rsid w:val="00011964"/>
    <w:rsid w:val="000132AC"/>
    <w:rsid w:val="00014728"/>
    <w:rsid w:val="00014A1D"/>
    <w:rsid w:val="00016EE3"/>
    <w:rsid w:val="000236DD"/>
    <w:rsid w:val="00023800"/>
    <w:rsid w:val="00026BC0"/>
    <w:rsid w:val="00026F29"/>
    <w:rsid w:val="00027BC2"/>
    <w:rsid w:val="000300CB"/>
    <w:rsid w:val="0003141E"/>
    <w:rsid w:val="00032A5C"/>
    <w:rsid w:val="00033231"/>
    <w:rsid w:val="00036A1E"/>
    <w:rsid w:val="00036E7F"/>
    <w:rsid w:val="00037F44"/>
    <w:rsid w:val="000407C8"/>
    <w:rsid w:val="00041BF3"/>
    <w:rsid w:val="00042B06"/>
    <w:rsid w:val="00045884"/>
    <w:rsid w:val="00047C05"/>
    <w:rsid w:val="00047C82"/>
    <w:rsid w:val="00051179"/>
    <w:rsid w:val="000637B3"/>
    <w:rsid w:val="00063D1F"/>
    <w:rsid w:val="00063F96"/>
    <w:rsid w:val="0006520C"/>
    <w:rsid w:val="00065571"/>
    <w:rsid w:val="00067214"/>
    <w:rsid w:val="00071342"/>
    <w:rsid w:val="00071BDF"/>
    <w:rsid w:val="00074F83"/>
    <w:rsid w:val="00077237"/>
    <w:rsid w:val="00082DF5"/>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26F"/>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1EEE"/>
    <w:rsid w:val="000D7222"/>
    <w:rsid w:val="000D7792"/>
    <w:rsid w:val="000E13E6"/>
    <w:rsid w:val="000E32F7"/>
    <w:rsid w:val="000E4ECE"/>
    <w:rsid w:val="000E525B"/>
    <w:rsid w:val="000E57CA"/>
    <w:rsid w:val="000E634B"/>
    <w:rsid w:val="000E6F54"/>
    <w:rsid w:val="000F0105"/>
    <w:rsid w:val="000F1993"/>
    <w:rsid w:val="000F3830"/>
    <w:rsid w:val="000F6C0E"/>
    <w:rsid w:val="000F6CCA"/>
    <w:rsid w:val="000F763E"/>
    <w:rsid w:val="0010074B"/>
    <w:rsid w:val="00100BD9"/>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3FE7"/>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1087"/>
    <w:rsid w:val="0019383F"/>
    <w:rsid w:val="00193A9A"/>
    <w:rsid w:val="001962E4"/>
    <w:rsid w:val="001A0348"/>
    <w:rsid w:val="001A0B9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CEA"/>
    <w:rsid w:val="001C3E45"/>
    <w:rsid w:val="001C4447"/>
    <w:rsid w:val="001C57A2"/>
    <w:rsid w:val="001C6E04"/>
    <w:rsid w:val="001D1EC3"/>
    <w:rsid w:val="001D585D"/>
    <w:rsid w:val="001E2F93"/>
    <w:rsid w:val="001E3F8F"/>
    <w:rsid w:val="001E5348"/>
    <w:rsid w:val="001E6660"/>
    <w:rsid w:val="001E68C7"/>
    <w:rsid w:val="001F0112"/>
    <w:rsid w:val="001F0150"/>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3CD4"/>
    <w:rsid w:val="002248F8"/>
    <w:rsid w:val="0022540B"/>
    <w:rsid w:val="0022582E"/>
    <w:rsid w:val="002261E4"/>
    <w:rsid w:val="00231ACD"/>
    <w:rsid w:val="00232B4C"/>
    <w:rsid w:val="00235708"/>
    <w:rsid w:val="00235D11"/>
    <w:rsid w:val="00243184"/>
    <w:rsid w:val="00247736"/>
    <w:rsid w:val="0025525B"/>
    <w:rsid w:val="00256397"/>
    <w:rsid w:val="002567FA"/>
    <w:rsid w:val="00257D4E"/>
    <w:rsid w:val="00263A91"/>
    <w:rsid w:val="002670C5"/>
    <w:rsid w:val="002724A8"/>
    <w:rsid w:val="00272E50"/>
    <w:rsid w:val="00273768"/>
    <w:rsid w:val="00273E82"/>
    <w:rsid w:val="00275C75"/>
    <w:rsid w:val="00276BD1"/>
    <w:rsid w:val="00280FDA"/>
    <w:rsid w:val="00281032"/>
    <w:rsid w:val="002815CE"/>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681F"/>
    <w:rsid w:val="002B773A"/>
    <w:rsid w:val="002B7CD1"/>
    <w:rsid w:val="002C26EE"/>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4E76"/>
    <w:rsid w:val="002F628A"/>
    <w:rsid w:val="003014B8"/>
    <w:rsid w:val="003033F5"/>
    <w:rsid w:val="003039B0"/>
    <w:rsid w:val="00304BF9"/>
    <w:rsid w:val="003053B6"/>
    <w:rsid w:val="003056AC"/>
    <w:rsid w:val="003109CD"/>
    <w:rsid w:val="00310F33"/>
    <w:rsid w:val="00314B88"/>
    <w:rsid w:val="003157A1"/>
    <w:rsid w:val="00317C1C"/>
    <w:rsid w:val="00317D3D"/>
    <w:rsid w:val="00317EF4"/>
    <w:rsid w:val="00321C41"/>
    <w:rsid w:val="003234DB"/>
    <w:rsid w:val="00324995"/>
    <w:rsid w:val="00326D55"/>
    <w:rsid w:val="0033138F"/>
    <w:rsid w:val="0033251A"/>
    <w:rsid w:val="00332A8C"/>
    <w:rsid w:val="00333448"/>
    <w:rsid w:val="00333BC4"/>
    <w:rsid w:val="00335371"/>
    <w:rsid w:val="003353B5"/>
    <w:rsid w:val="003357E3"/>
    <w:rsid w:val="003359E6"/>
    <w:rsid w:val="00335F28"/>
    <w:rsid w:val="003409AF"/>
    <w:rsid w:val="00342518"/>
    <w:rsid w:val="00343402"/>
    <w:rsid w:val="0034420F"/>
    <w:rsid w:val="00350502"/>
    <w:rsid w:val="0035160C"/>
    <w:rsid w:val="003522F7"/>
    <w:rsid w:val="0035485F"/>
    <w:rsid w:val="00355E28"/>
    <w:rsid w:val="0035657C"/>
    <w:rsid w:val="00361C7E"/>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26E"/>
    <w:rsid w:val="00394D23"/>
    <w:rsid w:val="003967CE"/>
    <w:rsid w:val="0039691C"/>
    <w:rsid w:val="00397508"/>
    <w:rsid w:val="003A05A3"/>
    <w:rsid w:val="003A2F70"/>
    <w:rsid w:val="003A64AE"/>
    <w:rsid w:val="003A65D1"/>
    <w:rsid w:val="003A73F4"/>
    <w:rsid w:val="003A790F"/>
    <w:rsid w:val="003B1219"/>
    <w:rsid w:val="003B1BED"/>
    <w:rsid w:val="003B2AC3"/>
    <w:rsid w:val="003B3D9C"/>
    <w:rsid w:val="003B4D41"/>
    <w:rsid w:val="003B638B"/>
    <w:rsid w:val="003C0BC6"/>
    <w:rsid w:val="003C3887"/>
    <w:rsid w:val="003C6116"/>
    <w:rsid w:val="003C6533"/>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130"/>
    <w:rsid w:val="003F4501"/>
    <w:rsid w:val="003F465C"/>
    <w:rsid w:val="003F4CCF"/>
    <w:rsid w:val="003F6473"/>
    <w:rsid w:val="003F6BEA"/>
    <w:rsid w:val="003F7988"/>
    <w:rsid w:val="00402057"/>
    <w:rsid w:val="00403AF9"/>
    <w:rsid w:val="004049F3"/>
    <w:rsid w:val="00405B36"/>
    <w:rsid w:val="00412E6E"/>
    <w:rsid w:val="00416EB7"/>
    <w:rsid w:val="0041733A"/>
    <w:rsid w:val="004178E7"/>
    <w:rsid w:val="004206B8"/>
    <w:rsid w:val="00422585"/>
    <w:rsid w:val="00422E7A"/>
    <w:rsid w:val="00425529"/>
    <w:rsid w:val="00425B75"/>
    <w:rsid w:val="00427554"/>
    <w:rsid w:val="00431BBD"/>
    <w:rsid w:val="00432781"/>
    <w:rsid w:val="00432EBE"/>
    <w:rsid w:val="00435DFE"/>
    <w:rsid w:val="004369EC"/>
    <w:rsid w:val="00437E68"/>
    <w:rsid w:val="00437FCC"/>
    <w:rsid w:val="0044195F"/>
    <w:rsid w:val="0044229B"/>
    <w:rsid w:val="004427B5"/>
    <w:rsid w:val="00445DEA"/>
    <w:rsid w:val="00452F07"/>
    <w:rsid w:val="00454E72"/>
    <w:rsid w:val="00455168"/>
    <w:rsid w:val="00456ABE"/>
    <w:rsid w:val="00463744"/>
    <w:rsid w:val="004639BE"/>
    <w:rsid w:val="00463D8B"/>
    <w:rsid w:val="00464D75"/>
    <w:rsid w:val="00465D76"/>
    <w:rsid w:val="00466FCB"/>
    <w:rsid w:val="00471785"/>
    <w:rsid w:val="0047415A"/>
    <w:rsid w:val="00480E59"/>
    <w:rsid w:val="00482602"/>
    <w:rsid w:val="0048310C"/>
    <w:rsid w:val="00483EF8"/>
    <w:rsid w:val="0048728B"/>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4DC8"/>
    <w:rsid w:val="004A5863"/>
    <w:rsid w:val="004A6769"/>
    <w:rsid w:val="004A6A24"/>
    <w:rsid w:val="004A7744"/>
    <w:rsid w:val="004B2B58"/>
    <w:rsid w:val="004B340D"/>
    <w:rsid w:val="004B4466"/>
    <w:rsid w:val="004B757B"/>
    <w:rsid w:val="004B779F"/>
    <w:rsid w:val="004B7ECA"/>
    <w:rsid w:val="004C17F9"/>
    <w:rsid w:val="004C1988"/>
    <w:rsid w:val="004C35D3"/>
    <w:rsid w:val="004C45CF"/>
    <w:rsid w:val="004C6344"/>
    <w:rsid w:val="004C6B29"/>
    <w:rsid w:val="004D3E8D"/>
    <w:rsid w:val="004D4361"/>
    <w:rsid w:val="004D44C9"/>
    <w:rsid w:val="004D74B8"/>
    <w:rsid w:val="004E2241"/>
    <w:rsid w:val="004E2DE3"/>
    <w:rsid w:val="004E3E08"/>
    <w:rsid w:val="004E49E2"/>
    <w:rsid w:val="004E7B72"/>
    <w:rsid w:val="004E7CBF"/>
    <w:rsid w:val="004E7E94"/>
    <w:rsid w:val="004F38F3"/>
    <w:rsid w:val="004F5DD2"/>
    <w:rsid w:val="005000CE"/>
    <w:rsid w:val="00500A4D"/>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476B3"/>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77D70"/>
    <w:rsid w:val="00581682"/>
    <w:rsid w:val="0058308A"/>
    <w:rsid w:val="005830E1"/>
    <w:rsid w:val="005835E9"/>
    <w:rsid w:val="005844E1"/>
    <w:rsid w:val="00584CFC"/>
    <w:rsid w:val="005855B6"/>
    <w:rsid w:val="00585CAA"/>
    <w:rsid w:val="005873FA"/>
    <w:rsid w:val="00587AE5"/>
    <w:rsid w:val="00590C4F"/>
    <w:rsid w:val="005912DD"/>
    <w:rsid w:val="0059179C"/>
    <w:rsid w:val="00594979"/>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34C"/>
    <w:rsid w:val="005D4FD5"/>
    <w:rsid w:val="005D6B54"/>
    <w:rsid w:val="005D7058"/>
    <w:rsid w:val="005D75BE"/>
    <w:rsid w:val="005D77F6"/>
    <w:rsid w:val="005E1DD0"/>
    <w:rsid w:val="005E2493"/>
    <w:rsid w:val="005E2F41"/>
    <w:rsid w:val="005E40D2"/>
    <w:rsid w:val="005E52F5"/>
    <w:rsid w:val="005E78AD"/>
    <w:rsid w:val="005E7BEC"/>
    <w:rsid w:val="005F030F"/>
    <w:rsid w:val="005F188E"/>
    <w:rsid w:val="005F1B73"/>
    <w:rsid w:val="005F1C67"/>
    <w:rsid w:val="005F1CF2"/>
    <w:rsid w:val="005F4772"/>
    <w:rsid w:val="005F596B"/>
    <w:rsid w:val="005F5FCE"/>
    <w:rsid w:val="005F62D0"/>
    <w:rsid w:val="005F7C27"/>
    <w:rsid w:val="00603260"/>
    <w:rsid w:val="00604988"/>
    <w:rsid w:val="00606CEA"/>
    <w:rsid w:val="006072C5"/>
    <w:rsid w:val="0061085D"/>
    <w:rsid w:val="006134BA"/>
    <w:rsid w:val="00614264"/>
    <w:rsid w:val="00614278"/>
    <w:rsid w:val="00615C81"/>
    <w:rsid w:val="006167CF"/>
    <w:rsid w:val="00620D87"/>
    <w:rsid w:val="00622A68"/>
    <w:rsid w:val="00623BAE"/>
    <w:rsid w:val="00624BA0"/>
    <w:rsid w:val="00625E01"/>
    <w:rsid w:val="00626366"/>
    <w:rsid w:val="00626557"/>
    <w:rsid w:val="0062704A"/>
    <w:rsid w:val="006305CF"/>
    <w:rsid w:val="00631E10"/>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29C1"/>
    <w:rsid w:val="006D421B"/>
    <w:rsid w:val="006E1015"/>
    <w:rsid w:val="006E1114"/>
    <w:rsid w:val="006E3E24"/>
    <w:rsid w:val="006E4702"/>
    <w:rsid w:val="006E4DCC"/>
    <w:rsid w:val="006E6820"/>
    <w:rsid w:val="006E7A02"/>
    <w:rsid w:val="006F2643"/>
    <w:rsid w:val="006F372D"/>
    <w:rsid w:val="006F41AA"/>
    <w:rsid w:val="006F4699"/>
    <w:rsid w:val="006F476F"/>
    <w:rsid w:val="006F47DD"/>
    <w:rsid w:val="006F4F17"/>
    <w:rsid w:val="00700BF7"/>
    <w:rsid w:val="00701B29"/>
    <w:rsid w:val="0070231A"/>
    <w:rsid w:val="007039FE"/>
    <w:rsid w:val="00704EA6"/>
    <w:rsid w:val="0070592C"/>
    <w:rsid w:val="0071156B"/>
    <w:rsid w:val="007118A1"/>
    <w:rsid w:val="00713D63"/>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5039"/>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179F"/>
    <w:rsid w:val="007A3608"/>
    <w:rsid w:val="007A3624"/>
    <w:rsid w:val="007A3D93"/>
    <w:rsid w:val="007A44FD"/>
    <w:rsid w:val="007A4B6A"/>
    <w:rsid w:val="007A5408"/>
    <w:rsid w:val="007A581B"/>
    <w:rsid w:val="007A6E6A"/>
    <w:rsid w:val="007A74A3"/>
    <w:rsid w:val="007A74D2"/>
    <w:rsid w:val="007A7DD9"/>
    <w:rsid w:val="007B0CDA"/>
    <w:rsid w:val="007B293D"/>
    <w:rsid w:val="007B32CF"/>
    <w:rsid w:val="007B496C"/>
    <w:rsid w:val="007B661F"/>
    <w:rsid w:val="007C3A6B"/>
    <w:rsid w:val="007C4AC9"/>
    <w:rsid w:val="007C574B"/>
    <w:rsid w:val="007C657F"/>
    <w:rsid w:val="007C798A"/>
    <w:rsid w:val="007D15F4"/>
    <w:rsid w:val="007D26B6"/>
    <w:rsid w:val="007D5016"/>
    <w:rsid w:val="007D60BD"/>
    <w:rsid w:val="007D6717"/>
    <w:rsid w:val="007D6A27"/>
    <w:rsid w:val="007E1D4D"/>
    <w:rsid w:val="007E304E"/>
    <w:rsid w:val="007E5ADD"/>
    <w:rsid w:val="007E6884"/>
    <w:rsid w:val="007E6D1B"/>
    <w:rsid w:val="007F0B60"/>
    <w:rsid w:val="007F34CD"/>
    <w:rsid w:val="007F3919"/>
    <w:rsid w:val="007F449B"/>
    <w:rsid w:val="007F5224"/>
    <w:rsid w:val="00800E0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5F67"/>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87070"/>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0009"/>
    <w:rsid w:val="00913210"/>
    <w:rsid w:val="0091331B"/>
    <w:rsid w:val="009205C4"/>
    <w:rsid w:val="009213E7"/>
    <w:rsid w:val="00921D24"/>
    <w:rsid w:val="009229F5"/>
    <w:rsid w:val="00922D65"/>
    <w:rsid w:val="0092356D"/>
    <w:rsid w:val="00923731"/>
    <w:rsid w:val="009243B3"/>
    <w:rsid w:val="009270A7"/>
    <w:rsid w:val="0093016E"/>
    <w:rsid w:val="0093133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2A2B"/>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1F4C"/>
    <w:rsid w:val="009B2961"/>
    <w:rsid w:val="009B2BFC"/>
    <w:rsid w:val="009B2FDB"/>
    <w:rsid w:val="009B4816"/>
    <w:rsid w:val="009B4918"/>
    <w:rsid w:val="009B699B"/>
    <w:rsid w:val="009B6B06"/>
    <w:rsid w:val="009B6B46"/>
    <w:rsid w:val="009B6F9B"/>
    <w:rsid w:val="009C0D97"/>
    <w:rsid w:val="009C30F6"/>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3EAA"/>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B25"/>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897"/>
    <w:rsid w:val="00A67D44"/>
    <w:rsid w:val="00A7001F"/>
    <w:rsid w:val="00A71345"/>
    <w:rsid w:val="00A717F6"/>
    <w:rsid w:val="00A72F13"/>
    <w:rsid w:val="00A7349B"/>
    <w:rsid w:val="00A735EB"/>
    <w:rsid w:val="00A74E6E"/>
    <w:rsid w:val="00A74F47"/>
    <w:rsid w:val="00A75147"/>
    <w:rsid w:val="00A762FA"/>
    <w:rsid w:val="00A76A85"/>
    <w:rsid w:val="00A815AF"/>
    <w:rsid w:val="00A81709"/>
    <w:rsid w:val="00A878B9"/>
    <w:rsid w:val="00A9459B"/>
    <w:rsid w:val="00AA01CF"/>
    <w:rsid w:val="00AA2012"/>
    <w:rsid w:val="00AA2DAD"/>
    <w:rsid w:val="00AA61B5"/>
    <w:rsid w:val="00AA69A8"/>
    <w:rsid w:val="00AA731C"/>
    <w:rsid w:val="00AA7A80"/>
    <w:rsid w:val="00AB0AB8"/>
    <w:rsid w:val="00AB1DC6"/>
    <w:rsid w:val="00AB1E8C"/>
    <w:rsid w:val="00AB21C5"/>
    <w:rsid w:val="00AC09D6"/>
    <w:rsid w:val="00AC3CA7"/>
    <w:rsid w:val="00AD10C6"/>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229"/>
    <w:rsid w:val="00B1256A"/>
    <w:rsid w:val="00B13D9F"/>
    <w:rsid w:val="00B13EA5"/>
    <w:rsid w:val="00B140EF"/>
    <w:rsid w:val="00B15B8D"/>
    <w:rsid w:val="00B15F7D"/>
    <w:rsid w:val="00B17953"/>
    <w:rsid w:val="00B208A1"/>
    <w:rsid w:val="00B209FA"/>
    <w:rsid w:val="00B217BF"/>
    <w:rsid w:val="00B21CC7"/>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36FB"/>
    <w:rsid w:val="00B64CBE"/>
    <w:rsid w:val="00B64E19"/>
    <w:rsid w:val="00B679FD"/>
    <w:rsid w:val="00B71173"/>
    <w:rsid w:val="00B71EBA"/>
    <w:rsid w:val="00B724BB"/>
    <w:rsid w:val="00B75007"/>
    <w:rsid w:val="00B75225"/>
    <w:rsid w:val="00B75299"/>
    <w:rsid w:val="00B76755"/>
    <w:rsid w:val="00B82CBD"/>
    <w:rsid w:val="00B84B9B"/>
    <w:rsid w:val="00B91C71"/>
    <w:rsid w:val="00B92F87"/>
    <w:rsid w:val="00B9474F"/>
    <w:rsid w:val="00B96304"/>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4B4F"/>
    <w:rsid w:val="00BF5E6C"/>
    <w:rsid w:val="00BF7D01"/>
    <w:rsid w:val="00C014C8"/>
    <w:rsid w:val="00C03DD2"/>
    <w:rsid w:val="00C067F3"/>
    <w:rsid w:val="00C110B6"/>
    <w:rsid w:val="00C117E0"/>
    <w:rsid w:val="00C1387D"/>
    <w:rsid w:val="00C13C64"/>
    <w:rsid w:val="00C13D09"/>
    <w:rsid w:val="00C145CF"/>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67E96"/>
    <w:rsid w:val="00C72A6F"/>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7D9"/>
    <w:rsid w:val="00CB0BF2"/>
    <w:rsid w:val="00CB2B03"/>
    <w:rsid w:val="00CB325F"/>
    <w:rsid w:val="00CB3303"/>
    <w:rsid w:val="00CB53F1"/>
    <w:rsid w:val="00CB5410"/>
    <w:rsid w:val="00CB7E70"/>
    <w:rsid w:val="00CC505A"/>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15D0"/>
    <w:rsid w:val="00D45355"/>
    <w:rsid w:val="00D47ADB"/>
    <w:rsid w:val="00D50544"/>
    <w:rsid w:val="00D50B61"/>
    <w:rsid w:val="00D5296C"/>
    <w:rsid w:val="00D53931"/>
    <w:rsid w:val="00D54BF4"/>
    <w:rsid w:val="00D55063"/>
    <w:rsid w:val="00D5536A"/>
    <w:rsid w:val="00D6068B"/>
    <w:rsid w:val="00D6162A"/>
    <w:rsid w:val="00D627D6"/>
    <w:rsid w:val="00D634DE"/>
    <w:rsid w:val="00D63F12"/>
    <w:rsid w:val="00D6405C"/>
    <w:rsid w:val="00D64A09"/>
    <w:rsid w:val="00D65720"/>
    <w:rsid w:val="00D66569"/>
    <w:rsid w:val="00D66695"/>
    <w:rsid w:val="00D6796D"/>
    <w:rsid w:val="00D702BB"/>
    <w:rsid w:val="00D70DC7"/>
    <w:rsid w:val="00D714E2"/>
    <w:rsid w:val="00D72A30"/>
    <w:rsid w:val="00D72DF4"/>
    <w:rsid w:val="00D7320B"/>
    <w:rsid w:val="00D76E9F"/>
    <w:rsid w:val="00D808D1"/>
    <w:rsid w:val="00D80C7C"/>
    <w:rsid w:val="00D8147E"/>
    <w:rsid w:val="00D86C63"/>
    <w:rsid w:val="00D911CA"/>
    <w:rsid w:val="00D93187"/>
    <w:rsid w:val="00D9362B"/>
    <w:rsid w:val="00D94014"/>
    <w:rsid w:val="00DA383D"/>
    <w:rsid w:val="00DA4A0B"/>
    <w:rsid w:val="00DA680A"/>
    <w:rsid w:val="00DA7FC5"/>
    <w:rsid w:val="00DB17DE"/>
    <w:rsid w:val="00DB19D2"/>
    <w:rsid w:val="00DB2621"/>
    <w:rsid w:val="00DB47E5"/>
    <w:rsid w:val="00DB504B"/>
    <w:rsid w:val="00DC0863"/>
    <w:rsid w:val="00DC1F0D"/>
    <w:rsid w:val="00DC2359"/>
    <w:rsid w:val="00DC4863"/>
    <w:rsid w:val="00DC5052"/>
    <w:rsid w:val="00DC60DD"/>
    <w:rsid w:val="00DC6890"/>
    <w:rsid w:val="00DD132A"/>
    <w:rsid w:val="00DD3B87"/>
    <w:rsid w:val="00DD4E82"/>
    <w:rsid w:val="00DD602D"/>
    <w:rsid w:val="00DD6245"/>
    <w:rsid w:val="00DE471A"/>
    <w:rsid w:val="00DE5A3A"/>
    <w:rsid w:val="00DE7198"/>
    <w:rsid w:val="00DE7B2A"/>
    <w:rsid w:val="00DF15FE"/>
    <w:rsid w:val="00DF2713"/>
    <w:rsid w:val="00DF271C"/>
    <w:rsid w:val="00DF5279"/>
    <w:rsid w:val="00DF5F62"/>
    <w:rsid w:val="00DF6FE9"/>
    <w:rsid w:val="00E01856"/>
    <w:rsid w:val="00E0197F"/>
    <w:rsid w:val="00E02028"/>
    <w:rsid w:val="00E023F4"/>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4E7"/>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523E"/>
    <w:rsid w:val="00EC6C8F"/>
    <w:rsid w:val="00ED01EA"/>
    <w:rsid w:val="00ED256F"/>
    <w:rsid w:val="00ED2993"/>
    <w:rsid w:val="00ED3D18"/>
    <w:rsid w:val="00ED4C0C"/>
    <w:rsid w:val="00EE5CDE"/>
    <w:rsid w:val="00EE67FA"/>
    <w:rsid w:val="00EE7EDC"/>
    <w:rsid w:val="00EF114C"/>
    <w:rsid w:val="00EF39A2"/>
    <w:rsid w:val="00EF5868"/>
    <w:rsid w:val="00EF6252"/>
    <w:rsid w:val="00EF722C"/>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5A5"/>
    <w:rsid w:val="00F629EF"/>
    <w:rsid w:val="00F62DEE"/>
    <w:rsid w:val="00F639DE"/>
    <w:rsid w:val="00F656FC"/>
    <w:rsid w:val="00F665BC"/>
    <w:rsid w:val="00F66E28"/>
    <w:rsid w:val="00F67E55"/>
    <w:rsid w:val="00F725EA"/>
    <w:rsid w:val="00F72738"/>
    <w:rsid w:val="00F74265"/>
    <w:rsid w:val="00F75AA1"/>
    <w:rsid w:val="00F76425"/>
    <w:rsid w:val="00F764D9"/>
    <w:rsid w:val="00F80498"/>
    <w:rsid w:val="00F808B1"/>
    <w:rsid w:val="00F82113"/>
    <w:rsid w:val="00F82668"/>
    <w:rsid w:val="00F8386C"/>
    <w:rsid w:val="00F87841"/>
    <w:rsid w:val="00F91579"/>
    <w:rsid w:val="00F9181E"/>
    <w:rsid w:val="00F936D9"/>
    <w:rsid w:val="00F93869"/>
    <w:rsid w:val="00F9511C"/>
    <w:rsid w:val="00F95192"/>
    <w:rsid w:val="00F9673C"/>
    <w:rsid w:val="00F97704"/>
    <w:rsid w:val="00FA1390"/>
    <w:rsid w:val="00FA194D"/>
    <w:rsid w:val="00FA3697"/>
    <w:rsid w:val="00FA4957"/>
    <w:rsid w:val="00FA5497"/>
    <w:rsid w:val="00FA66AD"/>
    <w:rsid w:val="00FA6A7F"/>
    <w:rsid w:val="00FA6D3C"/>
    <w:rsid w:val="00FA7173"/>
    <w:rsid w:val="00FB07A7"/>
    <w:rsid w:val="00FB1493"/>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0"/>
    <w:rsid w:val="00FE3006"/>
    <w:rsid w:val="00FE4C84"/>
    <w:rsid w:val="00FE6667"/>
    <w:rsid w:val="00FE7AAA"/>
    <w:rsid w:val="00FF1477"/>
    <w:rsid w:val="00FF149D"/>
    <w:rsid w:val="00FF1D67"/>
    <w:rsid w:val="00FF37A2"/>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86406E2-0263-4FED-A1F7-6C921CD81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hyperlink" Target="http://www.python.org/download/releases/" TargetMode="External"/><Relationship Id="rId18" Type="http://schemas.openxmlformats.org/officeDocument/2006/relationships/image" Target="media/image4.png"/><Relationship Id="rId26" Type="http://schemas.openxmlformats.org/officeDocument/2006/relationships/image" Target="media/image8.png"/><Relationship Id="rId39"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hyperlink" Target="http://cran.r-project.org/web/packages/gdistance/index.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 TargetMode="External"/><Relationship Id="rId20" Type="http://schemas.microsoft.com/office/2011/relationships/commentsExtended" Target="commentsExtended.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comments" Target="comments.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hyperlink" Target="https://www.anaconda.com/products/distribution" TargetMode="External"/><Relationship Id="rId22" Type="http://schemas.microsoft.com/office/2018/08/relationships/commentsExtensible" Target="commentsExtensible.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www.tramy.u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TotalTime>
  <Pages>111</Pages>
  <Words>30728</Words>
  <Characters>175154</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Erin Landguth</cp:lastModifiedBy>
  <cp:revision>27</cp:revision>
  <cp:lastPrinted>2022-07-08T23:36:00Z</cp:lastPrinted>
  <dcterms:created xsi:type="dcterms:W3CDTF">2023-05-25T01:01:00Z</dcterms:created>
  <dcterms:modified xsi:type="dcterms:W3CDTF">2024-05-14T20:43:00Z</dcterms:modified>
</cp:coreProperties>
</file>